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Eynat Dellus-Gur</w:t>
      </w:r>
      <w:r w:rsidRPr="000A28AB">
        <w:rPr>
          <w:rFonts w:ascii="Palatino Linotype" w:hAnsi="Palatino Linotype"/>
          <w:vertAlign w:val="superscript"/>
        </w:rPr>
        <w:t>1</w:t>
      </w:r>
      <w:r w:rsidRPr="000A28AB">
        <w:rPr>
          <w:rFonts w:ascii="Palatino Linotype" w:hAnsi="Palatino Linotype"/>
        </w:rPr>
        <w:t>, Maayan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Lilach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796A41">
        <w:rPr>
          <w:noProof/>
        </w:rPr>
        <w:t>August 3, 2016</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10F57B02" w:rsidR="007A7F01" w:rsidRPr="000A28AB" w:rsidRDefault="007A7F01" w:rsidP="00781B9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ram</w:t>
      </w:r>
      <w:r w:rsidRPr="000A28AB">
        <w:t>@</w:t>
      </w:r>
      <w:r w:rsidR="00781B9D">
        <w:t>post.tau.ac.il</w:t>
      </w:r>
    </w:p>
    <w:p w14:paraId="3075B36C" w14:textId="77777777" w:rsidR="007A7F01" w:rsidRPr="000A28AB" w:rsidRDefault="007A7F01" w:rsidP="00AD5609"/>
    <w:p w14:paraId="7425328E" w14:textId="77777777" w:rsidR="00AA31CF" w:rsidRDefault="007A7F01" w:rsidP="00AA31CF">
      <w:r w:rsidRPr="000A28AB">
        <w:rPr>
          <w:b/>
          <w:bCs/>
        </w:rPr>
        <w:t>Keywords:</w:t>
      </w:r>
      <w:r w:rsidRPr="000A28AB">
        <w:t xml:space="preserve"> mathematical model, fitness, selection coefficient, experimental evolution, microbial </w:t>
      </w:r>
      <w:r w:rsidR="0048225D">
        <w:t>evolution, software</w:t>
      </w:r>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1DF02355" w:rsidR="007A7F01" w:rsidRDefault="0086305A" w:rsidP="0099718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2E8B5D8D" w:rsidR="00285E7E" w:rsidRPr="000A28AB" w:rsidRDefault="00285E7E" w:rsidP="00837953">
      <w:pPr>
        <w:pStyle w:val="Caption"/>
        <w:rPr>
          <w:b w:val="0"/>
          <w:bCs w:val="0"/>
          <w:color w:val="auto"/>
        </w:rPr>
      </w:pPr>
      <w:bookmarkStart w:id="0"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0"/>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is found</w:t>
      </w:r>
      <w:r w:rsidR="00E93C1B" w:rsidRPr="000A28AB">
        <w:rPr>
          <w:b w:val="0"/>
          <w:bCs w:val="0"/>
          <w:color w:val="auto"/>
        </w:rPr>
        <w:t>;</w:t>
      </w:r>
      <w:r w:rsidRPr="000A28AB">
        <w:rPr>
          <w:b w:val="0"/>
          <w:bCs w:val="0"/>
          <w:color w:val="auto"/>
        </w:rPr>
        <w:t xml:space="preserve"> 5</w:t>
      </w:r>
      <w:r w:rsidR="0099718F">
        <w:rPr>
          <w:b w:val="0"/>
          <w:bCs w:val="0"/>
          <w:color w:val="auto"/>
        </w:rPr>
        <w:t xml:space="preserve"> time</w:t>
      </w:r>
      <w:r w:rsidRPr="000A28AB">
        <w:rPr>
          <w:b w:val="0"/>
          <w:bCs w:val="0"/>
          <w:color w:val="auto"/>
        </w:rPr>
        <w:t xml:space="preserve"> points surrounding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w:t>
      </w:r>
      <w:r w:rsidR="0099718F">
        <w:rPr>
          <w:b w:val="0"/>
          <w:bCs w:val="0"/>
          <w:color w:val="auto"/>
        </w:rPr>
        <w:t xml:space="preserve"> of the form</w:t>
      </w:r>
      <w:r w:rsidRPr="000A28AB">
        <w:rPr>
          <w:b w:val="0"/>
          <w:bCs w:val="0"/>
          <w:color w:val="auto"/>
        </w:rPr>
        <w:t xml:space="preserve"> </w:t>
      </w:r>
      <w:r w:rsidRPr="000A28AB">
        <w:rPr>
          <w:b w:val="0"/>
          <w:bCs w:val="0"/>
          <w:i/>
          <w:iCs/>
          <w:color w:val="auto"/>
        </w:rPr>
        <w:t xml:space="preserve">b+at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b</w:t>
      </w:r>
      <w:r w:rsidRPr="000A28AB">
        <w:rPr>
          <w:b w:val="0"/>
          <w:bCs w:val="0"/>
          <w:color w:val="auto"/>
        </w:rPr>
        <w:t xml:space="preserve">  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r w:rsidRPr="000A28AB">
        <w:rPr>
          <w:b w:val="0"/>
          <w:bCs w:val="0"/>
          <w:i/>
          <w:iCs/>
          <w:color w:val="auto"/>
        </w:rPr>
        <w:t>dN/dt</w:t>
      </w:r>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p>
    <w:p w14:paraId="22C340DF" w14:textId="77777777" w:rsidR="007A7F01" w:rsidRPr="000A28AB" w:rsidRDefault="007A7F01"/>
    <w:p w14:paraId="379C64C8" w14:textId="697439AC" w:rsidR="007A7F01" w:rsidRPr="000A28AB" w:rsidRDefault="009B044D" w:rsidP="00837953">
      <w:r>
        <w:t>Evolutionary biologists use c</w:t>
      </w:r>
      <w:r w:rsidR="007A7F01" w:rsidRPr="000A28AB">
        <w:t>ompetition experiments 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r w:rsidR="007A7F01"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7A7F01" w:rsidRPr="000A28AB">
        <w:fldChar w:fldCharType="separate"/>
      </w:r>
      <w:r w:rsidR="00C35103" w:rsidRPr="00C35103">
        <w:rPr>
          <w:noProof/>
          <w:vertAlign w:val="superscript"/>
        </w:rPr>
        <w:t>7</w:t>
      </w:r>
      <w:r w:rsidR="007A7F01" w:rsidRPr="000A28AB">
        <w:fldChar w:fldCharType="end"/>
      </w:r>
      <w:r w:rsidR="007A7F01" w:rsidRPr="000A28AB">
        <w:t xml:space="preserve"> such as</w:t>
      </w:r>
      <w:r>
        <w:t xml:space="preserve"> the expression of </w:t>
      </w:r>
      <w:r w:rsidR="00510F80">
        <w:t xml:space="preserve">drug resistance markers on colony counts, </w:t>
      </w:r>
      <w:r>
        <w:t xml:space="preserve">fluorescent markers monitored by </w:t>
      </w:r>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w:t>
      </w:r>
      <w:r>
        <w:t xml:space="preserve">or by </w:t>
      </w:r>
      <w:r w:rsidR="007A7F01" w:rsidRPr="000A28AB">
        <w:t>deep sequencing read counts</w:t>
      </w:r>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xml:space="preserve">. The selection coefficient of the </w:t>
      </w:r>
      <w:r w:rsidR="007A7F01" w:rsidRPr="000A28AB">
        <w:lastRenderedPageBreak/>
        <w:t>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r>
        <w:t xml:space="preserve">isolate </w:t>
      </w:r>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77777777" w:rsidR="007A7F01" w:rsidRPr="000A28AB" w:rsidRDefault="007A7F01" w:rsidP="00DF7C4C">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 xml:space="preserve">from growth dynamics, predicting </w:t>
      </w:r>
      <w:r w:rsidR="00DF7C4C">
        <w:t xml:space="preserve">relative </w:t>
      </w:r>
      <w:r w:rsidRPr="000A28AB">
        <w:t>growth in mixed culture</w:t>
      </w:r>
      <w:r w:rsidR="00AB7E08" w:rsidRPr="000A28AB">
        <w:t>s</w:t>
      </w:r>
      <w:r w:rsidRPr="000A28AB">
        <w:t>, and inferring relative fitness.</w:t>
      </w:r>
    </w:p>
    <w:p w14:paraId="681E0D12" w14:textId="77777777" w:rsidR="007A7F01" w:rsidRPr="000A28AB" w:rsidRDefault="007A7F01">
      <w:pPr>
        <w:pStyle w:val="Heading1"/>
      </w:pPr>
      <w:r w:rsidRPr="000A28AB">
        <w:t xml:space="preserve">Results </w:t>
      </w:r>
    </w:p>
    <w:p w14:paraId="63E868BE" w14:textId="77777777" w:rsidR="00D96F6C" w:rsidRPr="000A28AB" w:rsidRDefault="00E0314D" w:rsidP="00530425">
      <w:r>
        <w:rPr>
          <w:i/>
        </w:rPr>
        <w:t>Curveball</w:t>
      </w:r>
      <w:r w:rsidRPr="000A28AB">
        <w:t xml:space="preserve"> </w:t>
      </w:r>
      <w:r w:rsidR="00530425">
        <w:t>consists of three</w:t>
      </w:r>
      <w:r w:rsidR="007A7F01" w:rsidRPr="000A28AB">
        <w:t xml:space="preserve"> 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6C449D">
        <w:t xml:space="preserve"> and</w:t>
      </w:r>
      <w:r w:rsidR="007A7F01" w:rsidRPr="000A28AB">
        <w:t xml:space="preserve"> using the estimated growth and competition parameters to predict </w:t>
      </w:r>
      <w:r w:rsidR="00DF7C4C">
        <w:t xml:space="preserve">relative </w:t>
      </w:r>
      <w:r w:rsidR="007A7F01" w:rsidRPr="000A28AB">
        <w:t>growth in a mixed culture, and (</w:t>
      </w:r>
      <w:r w:rsidR="00AE79DE">
        <w:t>c</w:t>
      </w:r>
      <w:r w:rsidR="007A7F01" w:rsidRPr="000A28AB">
        <w:t>) inferring relative fitness from the predicted</w:t>
      </w:r>
      <w:r w:rsidR="00DF7C4C">
        <w:t xml:space="preserve"> relative</w:t>
      </w:r>
      <w:r w:rsidR="007A7F01" w:rsidRPr="000A28AB">
        <w:t xml:space="preserve"> growth.</w:t>
      </w:r>
      <w:r>
        <w:t xml:space="preserve"> The</w:t>
      </w:r>
      <w:r w:rsidR="00D96F6C" w:rsidRPr="000A28AB">
        <w:t xml:space="preserve"> following experimental setting</w:t>
      </w:r>
      <w:r>
        <w:t xml:space="preserve"> was used to test</w:t>
      </w:r>
      <w:r w:rsidR="00DF7C4C">
        <w:t xml:space="preserve"> this approach</w:t>
      </w:r>
      <w:r w:rsidR="00D96F6C" w:rsidRPr="000A28AB">
        <w:t>.</w:t>
      </w:r>
    </w:p>
    <w:p w14:paraId="66072EDE" w14:textId="77777777" w:rsidR="007A7F01" w:rsidRPr="000A28AB" w:rsidRDefault="00F31589" w:rsidP="006C449D">
      <w:pPr>
        <w:pStyle w:val="Heading2"/>
      </w:pPr>
      <w:r>
        <w:t>a</w:t>
      </w:r>
      <w:r w:rsidR="00745FCB">
        <w:t xml:space="preserve">. </w:t>
      </w:r>
      <w:r w:rsidR="006C449D">
        <w:t>Monoculture growth</w:t>
      </w:r>
    </w:p>
    <w:p w14:paraId="33D0C7A6" w14:textId="0D1F08BE" w:rsidR="007A7F01" w:rsidRPr="000A28AB" w:rsidRDefault="007A7F01" w:rsidP="00F027FA">
      <w:r w:rsidRPr="000A28AB">
        <w:t>In each experiment</w:t>
      </w:r>
      <w:r w:rsidR="00651E9E">
        <w:t>,</w:t>
      </w:r>
      <w:r w:rsidRPr="000A28AB">
        <w:t xml:space="preserve"> two </w:t>
      </w:r>
      <w:r w:rsidRPr="000A28AB">
        <w:rPr>
          <w:i/>
          <w:iCs/>
        </w:rPr>
        <w:t>Escherichia coli</w:t>
      </w:r>
      <w:r w:rsidRPr="000A28AB">
        <w:t xml:space="preserve"> strains, each labeled with a </w:t>
      </w:r>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00F027FA">
        <w:fldChar w:fldCharType="begin"/>
      </w:r>
      <w:r w:rsidR="00F027FA">
        <w:instrText xml:space="preserve"> REF _Ref439852214 \h </w:instrText>
      </w:r>
      <w:r w:rsidR="00F027FA">
        <w:fldChar w:fldCharType="separate"/>
      </w:r>
      <w:r w:rsidR="00796A41" w:rsidRPr="000A28AB">
        <w:t xml:space="preserve">Figure </w:t>
      </w:r>
      <w:r w:rsidR="00796A41">
        <w:rPr>
          <w:noProof/>
        </w:rPr>
        <w:t>2</w:t>
      </w:r>
      <w:r w:rsidR="00F027FA">
        <w:fldChar w:fldCharType="end"/>
      </w:r>
      <w:r w:rsidRPr="000A28AB">
        <w:t>).</w:t>
      </w:r>
    </w:p>
    <w:p w14:paraId="6B87E79F" w14:textId="77777777" w:rsidR="007A7F01" w:rsidRPr="000A28AB" w:rsidRDefault="007A7F01" w:rsidP="00CB76DE">
      <w:pPr>
        <w:pStyle w:val="Heading3"/>
      </w:pPr>
      <w:r w:rsidRPr="000A28AB">
        <w:lastRenderedPageBreak/>
        <w:t>Growth model</w:t>
      </w:r>
    </w:p>
    <w:p w14:paraId="57CDA111" w14:textId="24A504F7" w:rsidR="007A7F01" w:rsidRPr="000A28AB" w:rsidRDefault="00651E9E" w:rsidP="00837953">
      <w:r>
        <w:t xml:space="preserve">The </w:t>
      </w:r>
      <w:r w:rsidR="007A7F01" w:rsidRPr="000A28AB">
        <w:t>Baranyi-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is </w:t>
      </w:r>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E42EF9">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assumes that </w:t>
      </w:r>
      <w:r w:rsidR="007A7F01" w:rsidRPr="000A28AB">
        <w:t xml:space="preserve">growth rate 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 The model is described by the followin</w:t>
      </w:r>
      <w:r w:rsidR="00C11F86" w:rsidRPr="000A28AB">
        <w:t>g ordinary differential equation [see eqs.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7A7F01" w:rsidRPr="000A28AB">
        <w:t>]:</w:t>
      </w:r>
    </w:p>
    <w:p w14:paraId="06A8EF02" w14:textId="77777777" w:rsidR="007A7F01" w:rsidRPr="000A28AB" w:rsidRDefault="007A7F01"/>
    <w:p w14:paraId="19E5CD6F" w14:textId="77777777" w:rsidR="007A7F01" w:rsidRPr="000A28AB" w:rsidRDefault="00776FFC"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7777777" w:rsidR="007A7F01" w:rsidRPr="000A28AB" w:rsidRDefault="007A7F01" w:rsidP="00525B18">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population density at time </w:t>
      </w:r>
      <m:oMath>
        <m:r>
          <w:rPr>
            <w:rFonts w:ascii="Cambria Math" w:hAnsi="Cambria Math"/>
          </w:rPr>
          <m:t>t</m:t>
        </m:r>
      </m:oMath>
      <w:r w:rsidR="00C11F86" w:rsidRPr="000A28AB">
        <w:t xml:space="preserve">, </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Pr="000A28AB">
        <w:t xml:space="preserve">. For a derivation of eq. 1 and further details, see </w:t>
      </w:r>
      <w:r w:rsidR="00756174" w:rsidRPr="000A28AB">
        <w:t>Supporting text 1</w:t>
      </w:r>
      <w:r w:rsidRPr="000A28AB">
        <w:t>.</w:t>
      </w:r>
    </w:p>
    <w:p w14:paraId="6A92DC00" w14:textId="27D9F84A" w:rsidR="007A7F01" w:rsidRPr="000A28AB" w:rsidRDefault="007A7F01" w:rsidP="00837953">
      <w:r w:rsidRPr="000A28AB">
        <w:t xml:space="preserve">The adjustment function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Typically,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suggested by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The Baranyi-Roberts differential equation (eq. 1) has a closed form solution:</w:t>
      </w:r>
    </w:p>
    <w:p w14:paraId="18D08C5A" w14:textId="77777777" w:rsidR="007A7F01" w:rsidRPr="000A28AB" w:rsidRDefault="007A7F01"/>
    <w:p w14:paraId="13A51C6F" w14:textId="77777777" w:rsidR="007A7F01" w:rsidRPr="000A28AB" w:rsidRDefault="007A7F01" w:rsidP="003012BF">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rsidRPr="000A28AB">
        <w:t xml:space="preserve">                                                 </w:t>
      </w:r>
      <w:r w:rsidR="00B57EC6" w:rsidRPr="000A28AB">
        <w:t>[2]</w:t>
      </w:r>
    </w:p>
    <w:p w14:paraId="40408998" w14:textId="77777777" w:rsidR="007A7F01" w:rsidRPr="000A28AB" w:rsidRDefault="007A7F01"/>
    <w:p w14:paraId="06EB59B3" w14:textId="77777777" w:rsidR="007A7F01" w:rsidRPr="000A28AB" w:rsidRDefault="007A7F01" w:rsidP="00BF635D">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Supporting text 1</w:t>
      </w:r>
      <w:r w:rsidRPr="000A28AB">
        <w:t>.</w:t>
      </w:r>
    </w:p>
    <w:p w14:paraId="0DDCD477" w14:textId="77777777" w:rsidR="007A7F01" w:rsidRPr="000A28AB" w:rsidRDefault="007A7F01" w:rsidP="00CB76DE">
      <w:pPr>
        <w:pStyle w:val="Heading3"/>
      </w:pPr>
      <w:r w:rsidRPr="000A28AB">
        <w:lastRenderedPageBreak/>
        <w:t>Model fitting</w:t>
      </w:r>
    </w:p>
    <w:p w14:paraId="6BCF81B0" w14:textId="339499DE" w:rsidR="00617C36" w:rsidRPr="000A28AB" w:rsidRDefault="007A7F01" w:rsidP="00837953">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best fit is 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3B757D">
        <w:t>D-F</w:t>
      </w:r>
      <w:r w:rsidRPr="000A28AB">
        <w:t xml:space="preserve"> </w:t>
      </w:r>
      <w:r w:rsidR="008A27DB">
        <w:t xml:space="preserve">(see Table S1 for </w:t>
      </w:r>
      <w:r w:rsidRPr="000A28AB">
        <w:t>the estimated growth parameters</w:t>
      </w:r>
      <w:r w:rsidR="008A27DB">
        <w:t>)</w:t>
      </w:r>
      <w:r w:rsidRPr="000A28AB">
        <w:t>.</w:t>
      </w:r>
      <w:r w:rsidR="00C13924" w:rsidRPr="000A28AB">
        <w:t xml:space="preserve"> From this model fit we also estimat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 and the lag duration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r w:rsidR="00C13924" w:rsidRPr="000A28AB">
        <w:t>).</w:t>
      </w:r>
      <w:r w:rsidR="00D538FA">
        <w:t xml:space="preserve"> </w:t>
      </w:r>
      <w:r w:rsidR="008179CB">
        <w:t>T</w:t>
      </w:r>
      <w:r w:rsidR="00D538FA">
        <w:t>he strains differ in their growth parameters;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D)</w:t>
      </w:r>
      <w:r w:rsidR="00D538FA">
        <w:t>, the red strain grows 40% faste</w:t>
      </w:r>
      <w:r w:rsidR="008179CB">
        <w:t>r than the green strain, has 23% higher maximum density, and a 60% shorter lag phase.</w:t>
      </w:r>
    </w:p>
    <w:p w14:paraId="12AF4071" w14:textId="5A60C65C" w:rsidR="004F5215" w:rsidRPr="000A28AB" w:rsidRDefault="004F5215"/>
    <w:p w14:paraId="6847DA22" w14:textId="30CE9F2B" w:rsidR="004F5215" w:rsidRPr="000A28AB" w:rsidRDefault="00594922" w:rsidP="00141D97">
      <w:pPr>
        <w:keepNext/>
        <w:jc w:val="center"/>
      </w:pPr>
      <w:r>
        <w:rPr>
          <w:noProof/>
        </w:rPr>
        <w:drawing>
          <wp:inline distT="0" distB="0" distL="0" distR="0" wp14:anchorId="01BCF271" wp14:editId="0AB66B54">
            <wp:extent cx="5278120" cy="236347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model_fitting.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363470"/>
                    </a:xfrm>
                    <a:prstGeom prst="rect">
                      <a:avLst/>
                    </a:prstGeom>
                  </pic:spPr>
                </pic:pic>
              </a:graphicData>
            </a:graphic>
          </wp:inline>
        </w:drawing>
      </w:r>
    </w:p>
    <w:p w14:paraId="6FBC24DC" w14:textId="1C4DE4FB" w:rsidR="00B85306" w:rsidRPr="00B85306" w:rsidRDefault="004F5215" w:rsidP="00837953">
      <w:pPr>
        <w:pStyle w:val="Caption"/>
        <w:jc w:val="center"/>
        <w:rPr>
          <w:b w:val="0"/>
          <w:bCs w:val="0"/>
          <w:color w:val="auto"/>
        </w:rPr>
      </w:pPr>
      <w:bookmarkStart w:id="1" w:name="_Ref439852214"/>
      <w:bookmarkStart w:id="2" w:name="_GoBack"/>
      <w:bookmarkEnd w:id="2"/>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1"/>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r w:rsidR="00AA4D85">
        <w:rPr>
          <w:color w:val="auto"/>
        </w:rPr>
        <w:t>g</w:t>
      </w:r>
      <w:r w:rsidR="00B85306" w:rsidRPr="000A28AB">
        <w:rPr>
          <w:color w:val="auto"/>
        </w:rPr>
        <w:t xml:space="preserve">rowth curve data from three experiments with </w:t>
      </w:r>
      <w:r w:rsidR="00B85306" w:rsidRPr="000A28AB">
        <w:rPr>
          <w:i/>
          <w:iCs/>
          <w:color w:val="auto"/>
        </w:rPr>
        <w:t>E. coli</w:t>
      </w:r>
      <w:r w:rsidR="00B85306" w:rsidRPr="000A28AB">
        <w:rPr>
          <w:color w:val="auto"/>
        </w:rPr>
        <w:t xml:space="preserve">. </w:t>
      </w:r>
      <w:r w:rsidR="00BA0E0D">
        <w:rPr>
          <w:color w:val="auto"/>
        </w:rPr>
        <w:t>(A-C)</w:t>
      </w:r>
      <w:r w:rsidR="00494E7D">
        <w:rPr>
          <w:b w:val="0"/>
          <w:bCs w:val="0"/>
          <w:color w:val="auto"/>
        </w:rPr>
        <w:t xml:space="preserve"> </w:t>
      </w:r>
      <w:r w:rsidR="00DB709C">
        <w:rPr>
          <w:b w:val="0"/>
          <w:bCs w:val="0"/>
          <w:color w:val="auto"/>
        </w:rPr>
        <w:t xml:space="preserve">The top panels </w:t>
      </w:r>
      <w:r w:rsidR="00494E7D">
        <w:rPr>
          <w:b w:val="0"/>
          <w:bCs w:val="0"/>
          <w:color w:val="auto"/>
        </w:rPr>
        <w:t xml:space="preserve">show the </w:t>
      </w:r>
      <w:r w:rsidR="00B85306" w:rsidRPr="000A28AB">
        <w:rPr>
          <w:b w:val="0"/>
          <w:bCs w:val="0"/>
          <w:color w:val="auto"/>
        </w:rPr>
        <w:t xml:space="preserve">optical density (OD) of two strains growing in a monoculture (green lines for </w:t>
      </w:r>
      <w:r w:rsidR="00B85306">
        <w:rPr>
          <w:b w:val="0"/>
          <w:bCs w:val="0"/>
          <w:color w:val="auto"/>
        </w:rPr>
        <w:t xml:space="preserve">GFP </w:t>
      </w:r>
      <w:r w:rsidR="00B85306" w:rsidRPr="000A28AB">
        <w:rPr>
          <w:b w:val="0"/>
          <w:bCs w:val="0"/>
          <w:color w:val="auto"/>
        </w:rPr>
        <w:t xml:space="preserve">labeled strain; red lines for </w:t>
      </w:r>
      <w:r w:rsidR="00B85306">
        <w:rPr>
          <w:b w:val="0"/>
          <w:bCs w:val="0"/>
          <w:color w:val="auto"/>
        </w:rPr>
        <w:t>RFP</w:t>
      </w:r>
      <w:r w:rsidR="00B85306" w:rsidRPr="000A28AB">
        <w:rPr>
          <w:b w:val="0"/>
          <w:bCs w:val="0"/>
          <w:color w:val="auto"/>
        </w:rPr>
        <w:t xml:space="preserve"> labeled strains) and a mixed culture (blue lines). Each </w:t>
      </w:r>
      <w:r w:rsidR="00B85306">
        <w:rPr>
          <w:b w:val="0"/>
          <w:bCs w:val="0"/>
          <w:color w:val="auto"/>
        </w:rPr>
        <w:t xml:space="preserve">of 30+ </w:t>
      </w:r>
      <w:r w:rsidR="00B85306" w:rsidRPr="000A28AB">
        <w:rPr>
          <w:b w:val="0"/>
          <w:bCs w:val="0"/>
          <w:color w:val="auto"/>
        </w:rPr>
        <w:t>experimental replicate</w:t>
      </w:r>
      <w:r w:rsidR="00B85306">
        <w:rPr>
          <w:b w:val="0"/>
          <w:bCs w:val="0"/>
          <w:color w:val="auto"/>
        </w:rPr>
        <w:t>s</w:t>
      </w:r>
      <w:r w:rsidR="00B85306" w:rsidRPr="000A28AB">
        <w:rPr>
          <w:b w:val="0"/>
          <w:bCs w:val="0"/>
          <w:color w:val="auto"/>
        </w:rPr>
        <w:t xml:space="preserve"> is represented by a separate line.</w:t>
      </w:r>
      <w:r w:rsidR="00494E7D">
        <w:rPr>
          <w:b w:val="0"/>
          <w:bCs w:val="0"/>
          <w:color w:val="auto"/>
        </w:rPr>
        <w:t xml:space="preserve"> </w:t>
      </w:r>
      <w:r w:rsidR="00BA0E0D">
        <w:rPr>
          <w:color w:val="auto"/>
        </w:rPr>
        <w:t xml:space="preserve">(D-F) </w:t>
      </w:r>
      <w:r w:rsidR="00DB709C" w:rsidRPr="00837953">
        <w:rPr>
          <w:b w:val="0"/>
          <w:bCs w:val="0"/>
          <w:color w:val="auto"/>
        </w:rPr>
        <w:t>The bottom panels</w:t>
      </w:r>
      <w:r w:rsidR="00DB709C">
        <w:rPr>
          <w:color w:val="auto"/>
        </w:rPr>
        <w:t xml:space="preserve"> </w:t>
      </w:r>
      <w:r w:rsidR="00494E7D">
        <w:rPr>
          <w:b w:val="0"/>
          <w:bCs w:val="0"/>
          <w:color w:val="auto"/>
        </w:rPr>
        <w:t xml:space="preserve">show </w:t>
      </w:r>
      <w:r w:rsidR="00DB709C">
        <w:rPr>
          <w:b w:val="0"/>
          <w:bCs w:val="0"/>
          <w:color w:val="auto"/>
        </w:rPr>
        <w:t>t</w:t>
      </w:r>
      <w:r w:rsidR="00DB709C" w:rsidRPr="000A28AB">
        <w:rPr>
          <w:b w:val="0"/>
          <w:bCs w:val="0"/>
          <w:color w:val="auto"/>
        </w:rPr>
        <w:t xml:space="preserve">he </w:t>
      </w:r>
      <w:r w:rsidR="00494E7D" w:rsidRPr="000A28AB">
        <w:rPr>
          <w:b w:val="0"/>
          <w:bCs w:val="0"/>
          <w:color w:val="auto"/>
        </w:rPr>
        <w:t xml:space="preserve">best model fit (solid </w:t>
      </w:r>
      <w:r w:rsidR="00494E7D">
        <w:rPr>
          <w:b w:val="0"/>
          <w:bCs w:val="0"/>
          <w:color w:val="auto"/>
        </w:rPr>
        <w:t xml:space="preserve">black </w:t>
      </w:r>
      <w:r w:rsidR="00494E7D" w:rsidRPr="000A28AB">
        <w:rPr>
          <w:b w:val="0"/>
          <w:bCs w:val="0"/>
          <w:color w:val="auto"/>
        </w:rPr>
        <w:t>line</w:t>
      </w:r>
      <w:r w:rsidR="00494E7D">
        <w:rPr>
          <w:b w:val="0"/>
          <w:bCs w:val="0"/>
          <w:color w:val="auto"/>
        </w:rPr>
        <w:t>s</w:t>
      </w:r>
      <w:r w:rsidR="00494E7D" w:rsidRPr="000A28AB">
        <w:rPr>
          <w:b w:val="0"/>
          <w:bCs w:val="0"/>
          <w:color w:val="auto"/>
        </w:rPr>
        <w:t>) for the growth curve data (markers</w:t>
      </w:r>
      <w:r w:rsidR="00494E7D">
        <w:rPr>
          <w:b w:val="0"/>
          <w:bCs w:val="0"/>
          <w:color w:val="auto"/>
        </w:rPr>
        <w:t xml:space="preserve">, data corresponds to the curves in the top </w:t>
      </w:r>
      <w:r w:rsidR="00DB709C">
        <w:rPr>
          <w:b w:val="0"/>
          <w:bCs w:val="0"/>
          <w:color w:val="auto"/>
        </w:rPr>
        <w:t>panels</w:t>
      </w:r>
      <w:r w:rsidR="00494E7D" w:rsidRPr="000A28AB">
        <w:rPr>
          <w:b w:val="0"/>
          <w:bCs w:val="0"/>
          <w:color w:val="auto"/>
        </w:rPr>
        <w:t>) of two strains (green and red) growing in monoculture.</w:t>
      </w:r>
      <w:r w:rsidR="00494E7D">
        <w:rPr>
          <w:b w:val="0"/>
          <w:bCs w:val="0"/>
          <w:color w:val="auto"/>
        </w:rPr>
        <w:t xml:space="preserve"> </w:t>
      </w:r>
      <w:r w:rsidR="00B85306" w:rsidRPr="000A28AB">
        <w:rPr>
          <w:color w:val="auto"/>
        </w:rPr>
        <w:t>(A</w:t>
      </w:r>
      <w:r w:rsidR="00494E7D">
        <w:rPr>
          <w:color w:val="auto"/>
        </w:rPr>
        <w:t>,D</w:t>
      </w:r>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B</w:t>
      </w:r>
      <w:r w:rsidR="00494E7D">
        <w:rPr>
          <w:color w:val="auto"/>
        </w:rPr>
        <w:t>,E</w:t>
      </w:r>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C</w:t>
      </w:r>
      <w:r w:rsidR="00494E7D">
        <w:rPr>
          <w:color w:val="auto"/>
        </w:rPr>
        <w:t>,F</w:t>
      </w:r>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r w:rsidR="00B85306" w:rsidRPr="000A28AB">
        <w:rPr>
          <w:b w:val="0"/>
          <w:bCs w:val="0"/>
          <w:color w:val="auto"/>
        </w:rPr>
        <w:t xml:space="preserve">. Experimental conditions as </w:t>
      </w:r>
      <w:r w:rsidR="00B85306">
        <w:rPr>
          <w:b w:val="0"/>
          <w:bCs w:val="0"/>
          <w:color w:val="auto"/>
        </w:rPr>
        <w:t xml:space="preserve">described </w:t>
      </w:r>
      <w:r w:rsidR="00DB709C">
        <w:rPr>
          <w:b w:val="0"/>
          <w:bCs w:val="0"/>
          <w:color w:val="auto"/>
        </w:rPr>
        <w:t>for</w:t>
      </w:r>
      <w:r w:rsidR="00DB709C" w:rsidRPr="000A28AB">
        <w:rPr>
          <w:b w:val="0"/>
          <w:bCs w:val="0"/>
          <w:color w:val="auto"/>
        </w:rPr>
        <w:t xml:space="preserve"> </w:t>
      </w:r>
      <w:r w:rsidR="00B85306">
        <w:rPr>
          <w:b w:val="0"/>
          <w:bCs w:val="0"/>
          <w:color w:val="auto"/>
        </w:rPr>
        <w:t>(</w:t>
      </w:r>
      <w:r w:rsidR="00B85306" w:rsidRPr="000A28AB">
        <w:rPr>
          <w:b w:val="0"/>
          <w:bCs w:val="0"/>
          <w:color w:val="auto"/>
        </w:rPr>
        <w:t>A</w:t>
      </w:r>
      <w:r w:rsidR="00494E7D">
        <w:rPr>
          <w:b w:val="0"/>
          <w:bCs w:val="0"/>
          <w:color w:val="auto"/>
        </w:rPr>
        <w:t>,D</w:t>
      </w:r>
      <w:r w:rsidR="00B85306">
        <w:rPr>
          <w:b w:val="0"/>
          <w:bCs w:val="0"/>
          <w:color w:val="auto"/>
        </w:rPr>
        <w:t>)</w:t>
      </w:r>
      <w:r w:rsidR="00B85306" w:rsidRPr="000A28AB">
        <w:rPr>
          <w:b w:val="0"/>
          <w:bCs w:val="0"/>
          <w:color w:val="auto"/>
        </w:rPr>
        <w:t>.</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4CDE98AA"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6</w:t>
            </w:r>
            <w:r w:rsidR="008F71E3">
              <w:rPr>
                <w:sz w:val="18"/>
                <w:szCs w:val="18"/>
              </w:rPr>
              <w:t>27 (0.623, 0.631)</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77777777" w:rsidR="00C11F86" w:rsidRPr="000A28AB" w:rsidRDefault="00C11F86" w:rsidP="00CA60F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14:paraId="4EED2635" w14:textId="3812DEA2" w:rsidR="00C11F86" w:rsidRPr="000A28AB" w:rsidRDefault="006358EB" w:rsidP="00CB76DE">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27</w:t>
            </w:r>
            <w:r w:rsidR="008F71E3">
              <w:rPr>
                <w:sz w:val="18"/>
                <w:szCs w:val="18"/>
              </w:rPr>
              <w:t>4</w:t>
            </w:r>
            <w:r w:rsidR="00EE7C5F" w:rsidRPr="00CB76DE">
              <w:rPr>
                <w:sz w:val="18"/>
                <w:szCs w:val="18"/>
              </w:rPr>
              <w:t>)</w:t>
            </w:r>
          </w:p>
        </w:tc>
        <w:tc>
          <w:tcPr>
            <w:tcW w:w="1353" w:type="dxa"/>
          </w:tcPr>
          <w:p w14:paraId="7ADF9B43" w14:textId="6CB8A47F" w:rsidR="00C11F86" w:rsidRPr="000A28AB" w:rsidRDefault="006358EB"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38</w:t>
            </w:r>
            <w:r w:rsidR="008F71E3">
              <w:rPr>
                <w:sz w:val="18"/>
                <w:szCs w:val="18"/>
              </w:rPr>
              <w:t>1</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221491E4" w:rsidR="00C11F86" w:rsidRPr="000A28AB" w:rsidRDefault="006358EB"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4, 0.384)</w:t>
            </w:r>
          </w:p>
        </w:tc>
        <w:tc>
          <w:tcPr>
            <w:tcW w:w="1178" w:type="dxa"/>
          </w:tcPr>
          <w:p w14:paraId="1A95EEE6" w14:textId="7175B2C6"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Pr="000A28AB">
              <w:rPr>
                <w:sz w:val="18"/>
                <w:szCs w:val="18"/>
              </w:rPr>
              <w:t>)</w:t>
            </w:r>
          </w:p>
        </w:tc>
        <w:tc>
          <w:tcPr>
            <w:tcW w:w="1178" w:type="dxa"/>
          </w:tcPr>
          <w:p w14:paraId="04FAA2C2" w14:textId="77777777"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16 (0.392, 0.427)</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77777777" w:rsidR="00C11F86" w:rsidRPr="000A28AB" w:rsidRDefault="00C11F86" w:rsidP="00EE7C5F">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 (δ</w:t>
            </w:r>
            <w:r w:rsidRPr="000A28AB">
              <w:rPr>
                <w:color w:val="auto"/>
                <w:sz w:val="18"/>
                <w:szCs w:val="18"/>
              </w:rPr>
              <w:t>)</w:t>
            </w:r>
          </w:p>
        </w:tc>
        <w:tc>
          <w:tcPr>
            <w:tcW w:w="1178" w:type="dxa"/>
          </w:tcPr>
          <w:p w14:paraId="2253D56C" w14:textId="0420AD27" w:rsidR="00C11F86" w:rsidRPr="000A28AB" w:rsidRDefault="00EE7C5F" w:rsidP="008F71E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6358EB" w:rsidRPr="000A28AB">
              <w:rPr>
                <w:sz w:val="18"/>
                <w:szCs w:val="18"/>
              </w:rPr>
              <w:t>69</w:t>
            </w:r>
            <w:r w:rsidR="008F71E3">
              <w:rPr>
                <w:sz w:val="18"/>
                <w:szCs w:val="18"/>
              </w:rPr>
              <w:t>9</w:t>
            </w:r>
            <w:r w:rsidR="006358EB" w:rsidRPr="000A28AB">
              <w:rPr>
                <w:sz w:val="18"/>
                <w:szCs w:val="18"/>
              </w:rPr>
              <w:t xml:space="preserve"> </w:t>
            </w:r>
            <w:r w:rsidRPr="000A28AB">
              <w:rPr>
                <w:sz w:val="18"/>
                <w:szCs w:val="18"/>
              </w:rPr>
              <w:t>(</w:t>
            </w:r>
            <w:r w:rsidR="006358EB" w:rsidRPr="000A28AB">
              <w:rPr>
                <w:sz w:val="18"/>
                <w:szCs w:val="18"/>
              </w:rPr>
              <w:t>2.636, 2.766</w:t>
            </w:r>
            <w:r w:rsidRPr="000A28AB">
              <w:rPr>
                <w:sz w:val="18"/>
                <w:szCs w:val="18"/>
              </w:rPr>
              <w:t>)</w:t>
            </w:r>
          </w:p>
        </w:tc>
        <w:tc>
          <w:tcPr>
            <w:tcW w:w="1353" w:type="dxa"/>
          </w:tcPr>
          <w:p w14:paraId="052F57CB" w14:textId="46FD8BFE" w:rsidR="00C11F86" w:rsidRPr="000A28AB" w:rsidRDefault="006358EB" w:rsidP="008F71E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843 (1.809, 1.8</w:t>
            </w:r>
            <w:r w:rsidR="008F71E3">
              <w:rPr>
                <w:sz w:val="18"/>
                <w:szCs w:val="18"/>
              </w:rPr>
              <w:t>8</w:t>
            </w:r>
            <w:r w:rsidRPr="000A28AB">
              <w:rPr>
                <w:sz w:val="18"/>
                <w:szCs w:val="18"/>
              </w:rPr>
              <w:t>)</w:t>
            </w:r>
          </w:p>
        </w:tc>
        <w:tc>
          <w:tcPr>
            <w:tcW w:w="1178" w:type="dxa"/>
          </w:tcPr>
          <w:p w14:paraId="0447CC22"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372 (4.276, 4.474)</w:t>
            </w:r>
          </w:p>
        </w:tc>
        <w:tc>
          <w:tcPr>
            <w:tcW w:w="1252" w:type="dxa"/>
          </w:tcPr>
          <w:p w14:paraId="516EEF78" w14:textId="68F0DB15" w:rsidR="00C11F86" w:rsidRPr="000A28AB" w:rsidRDefault="006358EB" w:rsidP="008F71E3">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0</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77777777"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20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77777777" w:rsidR="00C11F86" w:rsidRPr="000A28AB" w:rsidRDefault="00C11F86" w:rsidP="00CA60FB">
            <w:pPr>
              <w:ind w:firstLine="0"/>
              <w:rPr>
                <w:rFonts w:ascii="Times New Roman" w:eastAsia="MS Mincho" w:hAnsi="Times New Roman" w:cs="Times New Roman"/>
                <w:sz w:val="18"/>
                <w:szCs w:val="18"/>
              </w:rPr>
            </w:pPr>
            <w:r w:rsidRPr="000A28AB">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14:paraId="721EECB9" w14:textId="54A5F53F" w:rsidR="00C11F86" w:rsidRPr="000A28AB" w:rsidRDefault="008F71E3"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25</w:t>
            </w:r>
            <w:r w:rsidR="006358EB" w:rsidRPr="000A28AB">
              <w:rPr>
                <w:sz w:val="18"/>
                <w:szCs w:val="18"/>
              </w:rPr>
              <w:t xml:space="preserve"> (3.82</w:t>
            </w:r>
            <w:r>
              <w:rPr>
                <w:sz w:val="18"/>
                <w:szCs w:val="18"/>
              </w:rPr>
              <w:t>2, 4.03</w:t>
            </w:r>
            <w:r w:rsidR="006358EB" w:rsidRPr="000A28AB">
              <w:rPr>
                <w:sz w:val="18"/>
                <w:szCs w:val="18"/>
              </w:rPr>
              <w:t>)</w:t>
            </w:r>
          </w:p>
        </w:tc>
        <w:tc>
          <w:tcPr>
            <w:tcW w:w="1353" w:type="dxa"/>
          </w:tcPr>
          <w:p w14:paraId="276C7BB5" w14:textId="6B57728C" w:rsidR="00C11F86" w:rsidRPr="000A28AB" w:rsidRDefault="006358EB"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5</w:t>
            </w:r>
            <w:r w:rsidRPr="000A28AB">
              <w:rPr>
                <w:sz w:val="18"/>
                <w:szCs w:val="18"/>
              </w:rPr>
              <w:t>, 1.639)</w:t>
            </w:r>
          </w:p>
        </w:tc>
        <w:tc>
          <w:tcPr>
            <w:tcW w:w="1178" w:type="dxa"/>
          </w:tcPr>
          <w:p w14:paraId="07D28408" w14:textId="3C7AA586"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5</w:t>
            </w:r>
            <w:r w:rsidRPr="000A28AB">
              <w:rPr>
                <w:sz w:val="18"/>
                <w:szCs w:val="18"/>
              </w:rPr>
              <w:t xml:space="preserve"> (0.002, 0.012)</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184E12C4" w:rsidR="00C11F86" w:rsidRPr="000A28AB" w:rsidRDefault="006358EB"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4 (0.684, 0.74</w:t>
            </w:r>
            <w:r w:rsidR="008F71E3">
              <w:rPr>
                <w:sz w:val="18"/>
                <w:szCs w:val="18"/>
              </w:rPr>
              <w:t>8</w:t>
            </w:r>
            <w:r w:rsidRPr="000A28AB">
              <w:rPr>
                <w:sz w:val="18"/>
                <w:szCs w:val="18"/>
              </w:rPr>
              <w:t>)</w:t>
            </w:r>
          </w:p>
        </w:tc>
        <w:tc>
          <w:tcPr>
            <w:tcW w:w="1178" w:type="dxa"/>
          </w:tcPr>
          <w:p w14:paraId="5CD0639E" w14:textId="504B6253"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45 (0.033, 0.081</w:t>
            </w:r>
            <w:r w:rsidRPr="000A28AB">
              <w:rPr>
                <w:sz w:val="18"/>
                <w:szCs w:val="18"/>
              </w:rPr>
              <w:t>)</w:t>
            </w:r>
          </w:p>
        </w:tc>
      </w:tr>
    </w:tbl>
    <w:p w14:paraId="7B921F61" w14:textId="66DFA181" w:rsidR="007A7F01" w:rsidRPr="000A28AB" w:rsidRDefault="00617C36" w:rsidP="009D1A86">
      <w:pPr>
        <w:pStyle w:val="Caption"/>
        <w:jc w:val="center"/>
        <w:rPr>
          <w:b w:val="0"/>
          <w:bCs w:val="0"/>
          <w:color w:val="auto"/>
        </w:rPr>
      </w:pPr>
      <w:bookmarkStart w:id="3"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3"/>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77777777" w:rsidR="006C449D" w:rsidRDefault="00F31589">
      <w:pPr>
        <w:pStyle w:val="Heading2"/>
      </w:pPr>
      <w:r>
        <w:t>b</w:t>
      </w:r>
      <w:r w:rsidR="00745FCB">
        <w:t xml:space="preserve">. </w:t>
      </w:r>
      <w:r w:rsidR="006C449D">
        <w:t>Mixed culture growth</w:t>
      </w:r>
    </w:p>
    <w:p w14:paraId="2B8BDE8D" w14:textId="77777777" w:rsidR="007A7F01" w:rsidRPr="000A28AB" w:rsidRDefault="007A7F01" w:rsidP="00CB76DE">
      <w:pPr>
        <w:pStyle w:val="Heading3"/>
      </w:pPr>
      <w:r w:rsidRPr="000A28AB">
        <w:t>Competition model</w:t>
      </w:r>
    </w:p>
    <w:p w14:paraId="2FE588C9" w14:textId="78337055" w:rsidR="007A7F01" w:rsidRPr="000A28AB" w:rsidRDefault="00651E9E" w:rsidP="00C35103">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 xml:space="preserve">solely due to resource competition. </w:t>
      </w:r>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Lotka-Volterra </w:t>
      </w:r>
      <w:r w:rsidR="007A7F01" w:rsidRPr="000A28AB">
        <w:t>competition model</w:t>
      </w:r>
      <w:r w:rsidR="009B614B" w:rsidRPr="000A28AB">
        <w:fldChar w:fldCharType="begin" w:fldLock="1"/>
      </w:r>
      <w:r w:rsidR="00532013">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lt;sup&gt;12&lt;/sup&gt;" }, "properties" : { "noteIndex" : 0 }, "schema" : "https://github.com/citation-style-language/schema/raw/master/csl-citation.json" }</w:instrText>
      </w:r>
      <w:r w:rsidR="009B614B" w:rsidRPr="000A28AB">
        <w:fldChar w:fldCharType="separate"/>
      </w:r>
      <w:r w:rsidR="00C35103" w:rsidRPr="00C35103">
        <w:rPr>
          <w:noProof/>
          <w:vertAlign w:val="superscript"/>
        </w:rPr>
        <w:t>12</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Supporting text 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77777777" w:rsidR="007A7F01" w:rsidRPr="000A28AB" w:rsidRDefault="00776FFC"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7F185F36" w14:textId="77777777" w:rsidR="00B57EC6" w:rsidRPr="000A28AB" w:rsidRDefault="007A7F01">
            <w:pPr>
              <w:jc w:val="right"/>
              <w:rPr>
                <w:i/>
                <w:iCs/>
              </w:rPr>
            </w:pPr>
            <w:r w:rsidRPr="000A28AB">
              <w:rPr>
                <w:i/>
                <w:iCs/>
              </w:rPr>
              <w:t>[3a]</w:t>
            </w:r>
          </w:p>
          <w:p w14:paraId="6509A934" w14:textId="77777777" w:rsidR="006D6E0A" w:rsidRPr="000A28AB" w:rsidRDefault="006D6E0A">
            <w:pPr>
              <w:jc w:val="right"/>
              <w:rPr>
                <w:i/>
                <w:iCs/>
              </w:rPr>
            </w:pPr>
          </w:p>
          <w:p w14:paraId="3EAD2335" w14:textId="77777777" w:rsidR="007A7F01" w:rsidRPr="000A28AB" w:rsidRDefault="007A7F01" w:rsidP="006D6E0A">
            <w:pPr>
              <w:jc w:val="right"/>
              <w:rPr>
                <w:i/>
                <w:iCs/>
              </w:rPr>
            </w:pPr>
            <w:r w:rsidRPr="000A28AB">
              <w:rPr>
                <w:i/>
                <w:iCs/>
              </w:rPr>
              <w:t>[3b]</w:t>
            </w:r>
          </w:p>
        </w:tc>
      </w:tr>
    </w:tbl>
    <w:p w14:paraId="2AE9E286" w14:textId="244B3E41" w:rsidR="007A7F01" w:rsidRPr="000A28AB" w:rsidRDefault="00776FFC" w:rsidP="00837953">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rsidR="007A7F01"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rsidR="00B02278">
        <w:t>o</w:t>
      </w:r>
      <w:r w:rsidR="00651E9E">
        <w:t>btained</w:t>
      </w:r>
      <w:r w:rsidR="007A7F01" w:rsidRPr="000A28AB">
        <w:t xml:space="preserve"> from fitting the monoculture growth curve data</w:t>
      </w:r>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p>
    <w:p w14:paraId="69A40931" w14:textId="43BD916A" w:rsidR="007A7F01" w:rsidRPr="000A28AB" w:rsidRDefault="007A7F01" w:rsidP="00837953">
      <w:r w:rsidRPr="000A28AB">
        <w:t>Th</w:t>
      </w:r>
      <w:r w:rsidR="006D6E0A" w:rsidRPr="000A28AB">
        <w:t>is</w:t>
      </w:r>
      <w:r w:rsidRPr="000A28AB">
        <w:t xml:space="preserve"> competition model explicitly assumes that interactions between the strains are solely due to resource competition. Therefore, all interactions are described by the </w:t>
      </w:r>
      <w:r w:rsidRPr="000A28AB">
        <w:lastRenderedPageBreak/>
        <w:t xml:space="preserve">deceleration of the growth rate of each strain in response to growth of the other strain. </w:t>
      </w:r>
      <w:r w:rsidR="00517B55">
        <w:t xml:space="preserve">Of note, each strain </w:t>
      </w:r>
      <w:r w:rsidR="00BF635D">
        <w:t>can</w:t>
      </w:r>
      <w:r w:rsidR="00517B55">
        <w:t xml:space="preserve"> have a 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550186D3" w14:textId="3C3B7D42" w:rsidR="007A7F01" w:rsidRPr="000A28AB" w:rsidRDefault="007A7F01" w:rsidP="006508E8">
      <w:r w:rsidRPr="000A28AB">
        <w:t>Eq. 3 is fitted to the growth curve of a 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each individual strain)</w:t>
      </w:r>
      <w:r w:rsidRPr="000A28AB">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0A28AB">
        <w:t xml:space="preserve"> (eq. 3) and the observed OD from the mixed culture</w:t>
      </w:r>
      <w:r w:rsidR="00001E91" w:rsidRPr="000A28AB">
        <w:t xml:space="preserve"> </w:t>
      </w:r>
      <w:r w:rsidR="004C0744" w:rsidRPr="000A28AB">
        <w:t>and yields</w:t>
      </w:r>
      <w:r w:rsidR="00001E91" w:rsidRPr="000A28AB">
        <w:t xml:space="preserve">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0A28AB">
        <w:t xml:space="preserve"> (</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Pr="000A28AB">
        <w:t>A-C).</w:t>
      </w:r>
    </w:p>
    <w:p w14:paraId="369E2751" w14:textId="77777777" w:rsidR="007A7F01" w:rsidRPr="000A28AB" w:rsidRDefault="00D96F6C" w:rsidP="00001E91">
      <w:r w:rsidRPr="000A28AB">
        <w:t xml:space="preserve">Using the </w:t>
      </w:r>
      <w:r w:rsidR="007A7F01" w:rsidRPr="000A28AB">
        <w:t>estimated</w:t>
      </w:r>
      <w:r w:rsidRPr="000A28AB">
        <w:t xml:space="preserve"> parameters</w:t>
      </w:r>
      <w:r w:rsidR="007A7F01" w:rsidRPr="000A28AB">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xml:space="preserve">. From the predicted densities, the frequencies of each strain over time can be </w:t>
      </w:r>
      <w:r w:rsidR="00001E91" w:rsidRPr="000A28AB">
        <w:t xml:space="preserve">inferred: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7777777" w:rsidR="007A7F01" w:rsidRPr="000A28AB" w:rsidRDefault="007A7F01" w:rsidP="00CB76DE">
      <w:pPr>
        <w:pStyle w:val="Heading3"/>
      </w:pPr>
      <w:r w:rsidRPr="000A28AB">
        <w:t>Prediction validation</w:t>
      </w:r>
    </w:p>
    <w:p w14:paraId="65745899" w14:textId="4D833A30" w:rsidR="007A7F01" w:rsidRPr="000A28AB" w:rsidRDefault="007A7F01" w:rsidP="003B757D">
      <w:r w:rsidRPr="000A28AB">
        <w:t xml:space="preserve">To </w:t>
      </w:r>
      <w:r w:rsidR="00517B55">
        <w:t>test</w:t>
      </w:r>
      <w:r w:rsidR="00517B55" w:rsidRPr="000A28AB">
        <w:t xml:space="preserve"> </w:t>
      </w:r>
      <w:r w:rsidR="00517B55">
        <w:t>this</w:t>
      </w:r>
      <w:r w:rsidR="00517B55" w:rsidRPr="000A28AB">
        <w:t xml:space="preserve"> </w:t>
      </w:r>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RFP; in </w:t>
      </w:r>
      <w:r w:rsidR="00001E91" w:rsidRPr="000A28AB">
        <w:t>experiment C</w:t>
      </w:r>
      <w:r w:rsidRPr="000A28AB">
        <w:t xml:space="preserve"> we competed JM109-GFP with MG1655-Δfnr-RFP</w:t>
      </w:r>
      <w:r w:rsidR="003B757D">
        <w:t xml:space="preserve"> (see </w:t>
      </w:r>
      <w:r w:rsidR="003B757D">
        <w:fldChar w:fldCharType="begin"/>
      </w:r>
      <w:r w:rsidR="003B757D">
        <w:instrText xml:space="preserve"> REF _Ref439852214 \h </w:instrText>
      </w:r>
      <w:r w:rsidR="003B757D">
        <w:fldChar w:fldCharType="separate"/>
      </w:r>
      <w:r w:rsidR="00796A41" w:rsidRPr="000A28AB">
        <w:t xml:space="preserve">Figure </w:t>
      </w:r>
      <w:r w:rsidR="00796A41">
        <w:rPr>
          <w:noProof/>
        </w:rPr>
        <w:t>2</w:t>
      </w:r>
      <w:r w:rsidR="003B757D">
        <w:fldChar w:fldCharType="end"/>
      </w:r>
      <w:r w:rsidR="003B757D">
        <w:t>A-C)</w:t>
      </w:r>
      <w:r w:rsidRPr="000A28AB">
        <w:t xml:space="preserve">. </w:t>
      </w:r>
    </w:p>
    <w:p w14:paraId="3A5100C5" w14:textId="77777777" w:rsidR="00796A41" w:rsidRPr="000A28AB" w:rsidRDefault="007A7F01" w:rsidP="005A5037">
      <w:r w:rsidRPr="000A28AB">
        <w:t>In each experiment, 32</w:t>
      </w:r>
      <w:r w:rsidR="008179CB">
        <w:t xml:space="preserve"> replicate</w:t>
      </w:r>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r w:rsidR="008179CB">
        <w:t xml:space="preserve">replicate </w:t>
      </w:r>
      <w:r w:rsidR="00001E91" w:rsidRPr="000A28AB">
        <w:t>monocultures</w:t>
      </w:r>
      <w:r w:rsidRPr="000A28AB">
        <w:t xml:space="preserve"> of the </w:t>
      </w:r>
      <w:r w:rsidR="00517B55">
        <w:t>RFP</w:t>
      </w:r>
      <w:r w:rsidR="00517B55" w:rsidRPr="000A28AB">
        <w:t xml:space="preserve"> </w:t>
      </w:r>
      <w:r w:rsidRPr="000A28AB">
        <w:t>strain alone, and 32</w:t>
      </w:r>
      <w:r w:rsidR="008179CB">
        <w:t xml:space="preserve"> replicate</w:t>
      </w:r>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 The optical density of each </w:t>
      </w:r>
      <w:r w:rsidR="00001E91" w:rsidRPr="000A28AB">
        <w:t>culture</w:t>
      </w:r>
      <w:r w:rsidRPr="000A28AB">
        <w:t xml:space="preserve"> was measured every 15 minutes using a</w:t>
      </w:r>
      <w:r w:rsidR="00CD2EF9">
        <w:t>n automatic</w:t>
      </w:r>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measured using flow cytometry (see</w:t>
      </w:r>
      <w:r w:rsidR="006508E8">
        <w:t xml:space="preserve"> </w:t>
      </w:r>
      <w:r w:rsidRPr="000A28AB">
        <w:fldChar w:fldCharType="begin"/>
      </w:r>
      <w:r w:rsidRPr="000A28AB">
        <w:instrText xml:space="preserve"> REF _Ref439853427 \h </w:instrText>
      </w:r>
      <w:r w:rsidR="000A28AB">
        <w:instrText xml:space="preserve"> \* MERGEFORMAT </w:instrText>
      </w:r>
      <w:r w:rsidRPr="000A28AB">
        <w:fldChar w:fldCharType="separate"/>
      </w:r>
    </w:p>
    <w:p w14:paraId="3B77DE4B" w14:textId="3E5C322F" w:rsidR="007A7F01" w:rsidRPr="000A28AB" w:rsidRDefault="00796A41" w:rsidP="00837953">
      <w:r w:rsidRPr="000A28AB">
        <w:t>Materials and Methods</w:t>
      </w:r>
      <w:r w:rsidR="007A7F01" w:rsidRPr="000A28AB">
        <w:fldChar w:fldCharType="end"/>
      </w:r>
      <w:r w:rsidR="007A7F01" w:rsidRPr="000A28AB">
        <w:t>).</w:t>
      </w:r>
    </w:p>
    <w:p w14:paraId="0097AEA1" w14:textId="46FA7E9D" w:rsidR="007A7F01" w:rsidRPr="000A28AB" w:rsidRDefault="00517B55" w:rsidP="00837953">
      <w:r>
        <w:t>E</w:t>
      </w:r>
      <w:r w:rsidR="00001E91" w:rsidRPr="000A28AB">
        <w:t xml:space="preserve">mpirical </w:t>
      </w:r>
      <w:r w:rsidR="00CD2EF9">
        <w:t xml:space="preserve">competition </w:t>
      </w:r>
      <w:r w:rsidR="00001E91" w:rsidRPr="000A28AB">
        <w:t>results</w:t>
      </w:r>
      <w:r w:rsidR="007A7F01" w:rsidRPr="000A28AB">
        <w:t xml:space="preserve"> (</w:t>
      </w:r>
      <w:r w:rsidR="0046417D">
        <w:t>green and red</w:t>
      </w:r>
      <w:r w:rsidR="0046417D" w:rsidRPr="000A28AB">
        <w:t xml:space="preserve"> </w:t>
      </w:r>
      <w:r w:rsidR="007A7F01" w:rsidRPr="000A28AB">
        <w:t>error bars)</w:t>
      </w:r>
      <w:r w:rsidR="00001E91" w:rsidRPr="000A28AB">
        <w:t xml:space="preserve">, </w:t>
      </w:r>
      <w:r>
        <w:rPr>
          <w:i/>
        </w:rPr>
        <w:t>Curveball</w:t>
      </w:r>
      <w:r w:rsidRPr="000A28AB">
        <w:t xml:space="preserve"> </w:t>
      </w:r>
      <w:r w:rsidR="00001E91" w:rsidRPr="000A28AB">
        <w:t xml:space="preserve">predictions (green and red </w:t>
      </w:r>
      <w:r w:rsidR="0046417D">
        <w:t>dashed</w:t>
      </w:r>
      <w:r w:rsidR="0046417D" w:rsidRPr="000A28AB">
        <w:t xml:space="preserve"> </w:t>
      </w:r>
      <w:r w:rsidR="00001E91" w:rsidRPr="000A28AB">
        <w:t>lines),</w:t>
      </w:r>
      <w:r w:rsidR="007A7F01" w:rsidRPr="000A28AB">
        <w:t xml:space="preserve"> and exponential model</w:t>
      </w:r>
      <w:r w:rsidR="00001E91" w:rsidRPr="000A28AB">
        <w:t xml:space="preserve"> prediction</w:t>
      </w:r>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r w:rsidR="007A7F01" w:rsidRPr="000A28AB">
        <w:t xml:space="preserve">) for </w:t>
      </w:r>
      <w:r w:rsidR="00001E91" w:rsidRPr="000A28AB">
        <w:t xml:space="preserve">three </w:t>
      </w:r>
      <w:r w:rsidR="00CD2EF9">
        <w:t xml:space="preserve">different </w:t>
      </w:r>
      <w:r w:rsidR="007A7F01" w:rsidRPr="000A28AB">
        <w:t>experiments</w:t>
      </w:r>
      <w:r>
        <w:t xml:space="preserve"> are shown in</w:t>
      </w:r>
      <w:r w:rsidR="003B757D">
        <w:t xml:space="preserve"> </w:t>
      </w:r>
      <w:r w:rsidR="003B757D">
        <w:fldChar w:fldCharType="begin"/>
      </w:r>
      <w:r w:rsidR="003B757D">
        <w:instrText xml:space="preserve"> REF _Ref454205622 \h </w:instrText>
      </w:r>
      <w:r w:rsidR="003B757D">
        <w:fldChar w:fldCharType="separate"/>
      </w:r>
      <w:r w:rsidR="00796A41" w:rsidRPr="000A28AB">
        <w:t xml:space="preserve">Figure </w:t>
      </w:r>
      <w:r w:rsidR="00796A41">
        <w:rPr>
          <w:noProof/>
        </w:rPr>
        <w:t>3</w:t>
      </w:r>
      <w:r w:rsidR="003B757D">
        <w:fldChar w:fldCharType="end"/>
      </w:r>
      <w:r w:rsidR="0046417D">
        <w:t>D-F</w:t>
      </w:r>
      <w:r w:rsidR="007A7F01" w:rsidRPr="000A28AB">
        <w:t xml:space="preserve">. </w:t>
      </w:r>
      <w:r w:rsidRPr="00B02278">
        <w:rPr>
          <w:i/>
          <w:iCs/>
        </w:rPr>
        <w:t>Curveball</w:t>
      </w:r>
      <w:r w:rsidRPr="000A28AB">
        <w:t xml:space="preserve">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351CF2C7" w:rsidR="007A7F01" w:rsidRPr="000A28AB" w:rsidRDefault="00334F6F" w:rsidP="00837953">
      <w:pPr>
        <w:pStyle w:val="Caption"/>
        <w:jc w:val="center"/>
        <w:rPr>
          <w:b w:val="0"/>
          <w:bCs w:val="0"/>
          <w:color w:val="auto"/>
        </w:rPr>
      </w:pPr>
      <w:bookmarkStart w:id="4" w:name="_Ref454205622"/>
      <w:bookmarkStart w:id="5"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3</w:t>
      </w:r>
      <w:r w:rsidRPr="000A28AB">
        <w:rPr>
          <w:color w:val="auto"/>
        </w:rPr>
        <w:fldChar w:fldCharType="end"/>
      </w:r>
      <w:bookmarkEnd w:id="4"/>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r w:rsidR="003C1D42" w:rsidRPr="000A28AB">
        <w:rPr>
          <w:b w:val="0"/>
          <w:bCs w:val="0"/>
          <w:color w:val="auto"/>
        </w:rPr>
        <w:t>Competition model fit (solid blue lines; eq. 3) for mixed culture growth curve data (triangles</w:t>
      </w:r>
      <w:r w:rsidR="001E4CA3">
        <w:rPr>
          <w:b w:val="0"/>
          <w:bCs w:val="0"/>
          <w:color w:val="auto"/>
        </w:rPr>
        <w:t>, data of blue lines in</w:t>
      </w:r>
      <w:r w:rsidR="003B757D">
        <w:rPr>
          <w:b w:val="0"/>
          <w:bCs w:val="0"/>
          <w:color w:val="auto"/>
        </w:rPr>
        <w:t xml:space="preserve"> </w:t>
      </w:r>
      <w:r w:rsidR="003B757D" w:rsidRPr="003B757D">
        <w:rPr>
          <w:b w:val="0"/>
          <w:bCs w:val="0"/>
          <w:color w:val="auto"/>
        </w:rPr>
        <w:fldChar w:fldCharType="begin"/>
      </w:r>
      <w:r w:rsidR="003B757D" w:rsidRPr="003B757D">
        <w:rPr>
          <w:b w:val="0"/>
          <w:bCs w:val="0"/>
          <w:color w:val="auto"/>
        </w:rPr>
        <w:instrText xml:space="preserve"> REF _Ref439852214 \h  \* MERGEFORMAT </w:instrText>
      </w:r>
      <w:r w:rsidR="003B757D" w:rsidRPr="003B757D">
        <w:rPr>
          <w:b w:val="0"/>
          <w:bCs w:val="0"/>
          <w:color w:val="auto"/>
        </w:rPr>
      </w:r>
      <w:r w:rsidR="003B757D" w:rsidRPr="003B757D">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3B757D" w:rsidRPr="003B757D">
        <w:rPr>
          <w:b w:val="0"/>
          <w:bCs w:val="0"/>
          <w:color w:val="auto"/>
        </w:rPr>
        <w:fldChar w:fldCharType="end"/>
      </w:r>
      <w:r w:rsidR="003B757D">
        <w:rPr>
          <w:b w:val="0"/>
          <w:bCs w:val="0"/>
          <w:color w:val="auto"/>
        </w:rPr>
        <w:t>A-C</w:t>
      </w:r>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xml:space="preserve">; dashed black lines represent the exponential model prediction (see 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Comparison of empirical (circles) and predicted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color w:val="auto"/>
        </w:rPr>
        <w:fldChar w:fldCharType="begin"/>
      </w:r>
      <w:r w:rsidR="006A4E61" w:rsidRPr="004243B0">
        <w:rPr>
          <w:b w:val="0"/>
          <w:bCs w:val="0"/>
          <w:color w:val="auto"/>
        </w:rPr>
        <w:instrText xml:space="preserve"> REF _Ref454205793 \h  \* MERGEFORMAT </w:instrText>
      </w:r>
      <w:r w:rsidR="006A4E61" w:rsidRPr="004243B0">
        <w:rPr>
          <w:b w:val="0"/>
          <w:bCs w:val="0"/>
          <w:color w:val="auto"/>
        </w:rPr>
      </w:r>
      <w:r w:rsidR="006A4E61" w:rsidRPr="004243B0">
        <w:rPr>
          <w:b w:val="0"/>
          <w:bCs w:val="0"/>
          <w:color w:val="auto"/>
        </w:rPr>
        <w:fldChar w:fldCharType="separate"/>
      </w:r>
      <w:r w:rsidR="00796A41" w:rsidRPr="00796A41">
        <w:rPr>
          <w:b w:val="0"/>
          <w:bCs w:val="0"/>
          <w:color w:val="auto"/>
        </w:rPr>
        <w:t>Figure S3</w:t>
      </w:r>
      <w:r w:rsidR="006A4E61" w:rsidRPr="004243B0">
        <w:rPr>
          <w:b w:val="0"/>
          <w:bCs w:val="0"/>
          <w:color w:val="auto"/>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strain </w:t>
      </w:r>
      <w:r w:rsidRPr="000A28AB">
        <w:rPr>
          <w:b w:val="0"/>
          <w:bCs w:val="0"/>
          <w:color w:val="auto"/>
        </w:rPr>
        <w:t xml:space="preserve">frequencies </w:t>
      </w:r>
      <w:r w:rsidR="003C1D42" w:rsidRPr="000A28AB">
        <w:rPr>
          <w:b w:val="0"/>
          <w:bCs w:val="0"/>
          <w:color w:val="auto"/>
        </w:rPr>
        <w:t>in a mixed culture, corresponding to the growth curves in A-C</w:t>
      </w:r>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Root mean squared error of mixed culture fit (solid blue line to blue triangles): A, 0.011; B, 0.01; C, 0.008.</w:t>
      </w:r>
      <w:r w:rsidR="007755AA" w:rsidRPr="000A28AB">
        <w:rPr>
          <w:b w:val="0"/>
          <w:bCs w:val="0"/>
          <w:color w:val="auto"/>
        </w:rPr>
        <w:t xml:space="preserve"> </w:t>
      </w:r>
      <w:r w:rsidR="00305BBC" w:rsidRPr="000A28AB">
        <w:rPr>
          <w:b w:val="0"/>
          <w:bCs w:val="0"/>
          <w:color w:val="auto"/>
        </w:rPr>
        <w:t xml:space="preserve"> Estimated competition coefficients: D,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 E,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r w:rsidR="00305BBC" w:rsidRPr="000A28AB">
        <w:rPr>
          <w:b w:val="0"/>
          <w:bCs w:val="0"/>
          <w:color w:val="auto"/>
        </w:rPr>
        <w:t>; F,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 Inferred mean selection coefficients: D, 0.</w:t>
      </w:r>
      <w:r w:rsidR="002D0E2B" w:rsidRPr="000A28AB">
        <w:rPr>
          <w:b w:val="0"/>
          <w:bCs w:val="0"/>
          <w:color w:val="auto"/>
        </w:rPr>
        <w:t>01</w:t>
      </w:r>
      <w:r w:rsidR="002D0E2B">
        <w:rPr>
          <w:b w:val="0"/>
          <w:bCs w:val="0"/>
          <w:color w:val="auto"/>
        </w:rPr>
        <w:t>1</w:t>
      </w:r>
      <w:r w:rsidR="00305BBC" w:rsidRPr="000A28AB">
        <w:rPr>
          <w:b w:val="0"/>
          <w:bCs w:val="0"/>
          <w:color w:val="auto"/>
        </w:rPr>
        <w:t>; E, 0.01; F, 0.</w:t>
      </w:r>
      <w:r w:rsidR="002D0E2B" w:rsidRPr="000A28AB">
        <w:rPr>
          <w:b w:val="0"/>
          <w:bCs w:val="0"/>
          <w:color w:val="auto"/>
        </w:rPr>
        <w:t>02</w:t>
      </w:r>
      <w:r w:rsidR="002D0E2B">
        <w:rPr>
          <w:b w:val="0"/>
          <w:bCs w:val="0"/>
          <w:color w:val="auto"/>
        </w:rPr>
        <w:t>1</w:t>
      </w:r>
      <w:r w:rsidR="00305BBC" w:rsidRPr="000A28AB">
        <w:rPr>
          <w:b w:val="0"/>
          <w:bCs w:val="0"/>
          <w:color w:val="auto"/>
        </w:rPr>
        <w:t>.</w:t>
      </w:r>
      <w:bookmarkEnd w:id="5"/>
      <w:r w:rsidR="007A7F01" w:rsidRPr="000A28AB">
        <w:br w:type="page"/>
      </w:r>
    </w:p>
    <w:p w14:paraId="46A302B3" w14:textId="77777777" w:rsidR="007A7F01" w:rsidRPr="000A28AB" w:rsidRDefault="00F31589">
      <w:pPr>
        <w:pStyle w:val="Heading2"/>
      </w:pPr>
      <w:r>
        <w:lastRenderedPageBreak/>
        <w:t>c</w:t>
      </w:r>
      <w:r w:rsidR="00745FCB">
        <w:t xml:space="preserve">. </w:t>
      </w:r>
      <w:r w:rsidR="007A7F01" w:rsidRPr="000A28AB">
        <w:t>Fitness inference</w:t>
      </w:r>
    </w:p>
    <w:p w14:paraId="76AB709B" w14:textId="17CDCE20" w:rsidR="007A7F01" w:rsidRPr="000A28AB" w:rsidRDefault="007A7F01" w:rsidP="00C35103">
      <w:r w:rsidRPr="000A28AB">
        <w:t xml:space="preserve">The best way to infer the relative fitness of two strains is </w:t>
      </w:r>
      <w:r w:rsidR="008D7256">
        <w:t>to</w:t>
      </w:r>
      <w:r w:rsidR="008D7256" w:rsidRPr="000A28AB">
        <w:t xml:space="preserve"> </w:t>
      </w:r>
      <w:r w:rsidRPr="000A28AB">
        <w:t xml:space="preserve">perform pairwise competition </w:t>
      </w:r>
      <w:r w:rsidR="002D0E2B">
        <w:t>experiment</w:t>
      </w:r>
      <w:r w:rsidRPr="000A28AB">
        <w:t>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Pr="000A28AB">
        <w:t xml:space="preserve">: growing both strains in a mixed culture and measuring the change in their frequencies over time. Using </w:t>
      </w:r>
      <w:r w:rsidR="008D7256" w:rsidRPr="00B02278">
        <w:rPr>
          <w:i/>
          <w:iCs/>
        </w:rPr>
        <w:t>Curveball</w:t>
      </w:r>
      <w:r w:rsidRPr="000A28AB">
        <w:t>,</w:t>
      </w:r>
      <w:r w:rsidR="00170A76" w:rsidRPr="000A28AB">
        <w:t xml:space="preserve"> pairwise competitions can be predicted </w:t>
      </w:r>
      <w:r w:rsidRPr="000A28AB">
        <w:t xml:space="preserve">by simply </w:t>
      </w:r>
      <w:r w:rsidR="00170A76" w:rsidRPr="000A28AB">
        <w:t xml:space="preserve">measuring </w:t>
      </w:r>
      <w:r w:rsidR="008D7256">
        <w:t>the</w:t>
      </w:r>
      <w:r w:rsidR="00170A76" w:rsidRPr="000A28AB">
        <w:t xml:space="preserve"> optical density during growth </w:t>
      </w:r>
      <w:r w:rsidRPr="000A28AB">
        <w:t>in mono- and mixed cultures</w:t>
      </w:r>
      <w:r w:rsidR="008D7256">
        <w:t xml:space="preserve">, </w:t>
      </w:r>
      <w:r w:rsidRPr="000A28AB">
        <w:t>without direct</w:t>
      </w:r>
      <w:r w:rsidR="008D7256">
        <w:t>ly</w:t>
      </w:r>
      <w:r w:rsidRPr="000A28AB">
        <w:t xml:space="preserve"> </w:t>
      </w:r>
      <w:r w:rsidR="008D7256">
        <w:t>measuring</w:t>
      </w:r>
      <w:r w:rsidR="008D7256" w:rsidRPr="000A28AB">
        <w:t xml:space="preserve"> </w:t>
      </w:r>
      <w:r w:rsidRPr="000A28AB">
        <w:t xml:space="preserve">strain frequencies. </w:t>
      </w:r>
    </w:p>
    <w:p w14:paraId="2A0BD382" w14:textId="6B8CDAAE" w:rsidR="007A7F01" w:rsidRPr="000A28AB" w:rsidRDefault="005E3BFE" w:rsidP="00C35103">
      <w:r w:rsidRPr="000A28AB">
        <w:t>Relative fitness</w:t>
      </w:r>
      <w:r w:rsidR="00525B18" w:rsidRPr="000A28AB">
        <w:t xml:space="preserve"> (given by 1+</w:t>
      </w:r>
      <w:r w:rsidR="00525B18" w:rsidRPr="000A28AB">
        <w:rPr>
          <w:i/>
          <w:iCs/>
        </w:rPr>
        <w:t>s</w:t>
      </w:r>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532013">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0A28AB">
        <w:fldChar w:fldCharType="separate"/>
      </w:r>
      <w:r w:rsidR="00C35103" w:rsidRPr="00C35103">
        <w:rPr>
          <w:noProof/>
          <w:vertAlign w:val="superscript"/>
        </w:rPr>
        <w:t>3</w:t>
      </w:r>
      <w:r w:rsidR="007A7F01" w:rsidRPr="000A28AB">
        <w:fldChar w:fldCharType="end"/>
      </w:r>
      <w:r w:rsidR="007A7F01" w:rsidRPr="000A28AB">
        <w:t>:</w:t>
      </w:r>
    </w:p>
    <w:p w14:paraId="22BDFCF8"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6D9E684B" w14:textId="03F23380" w:rsidR="007A7F01" w:rsidRPr="000A28AB" w:rsidRDefault="007A7F01" w:rsidP="00837953">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w:t>
      </w:r>
      <w:r w:rsidR="00032ADE">
        <w:t xml:space="preserve">Using </w:t>
      </w:r>
      <w:r w:rsidR="00032ADE" w:rsidRPr="00B02278">
        <w:rPr>
          <w:i/>
          <w:iCs/>
        </w:rPr>
        <w:t>Curveball</w:t>
      </w:r>
      <w:r w:rsidR="00032ADE">
        <w:t xml:space="preserve">, </w:t>
      </w:r>
      <w:r w:rsidR="002D0E2B">
        <w:t>we inferred</w:t>
      </w:r>
      <w:r w:rsidR="002D0E2B" w:rsidRPr="000A28AB">
        <w:t xml:space="preserve"> </w:t>
      </w:r>
      <w:r w:rsidR="00B96C01" w:rsidRPr="000A28AB">
        <w:t xml:space="preserve">the </w:t>
      </w:r>
      <w:r w:rsidR="002D0E2B">
        <w:t>average selection coefficient</w:t>
      </w:r>
      <w:r w:rsidR="00B96C01" w:rsidRPr="000A28AB">
        <w:t xml:space="preserve"> of the </w:t>
      </w:r>
      <w:r w:rsidR="002D0E2B">
        <w:t xml:space="preserve">red </w:t>
      </w:r>
      <w:r w:rsidR="00B96C01" w:rsidRPr="000A28AB">
        <w:t xml:space="preserve">strain </w:t>
      </w:r>
      <w:r w:rsidR="00B96C01">
        <w:t xml:space="preserve">based upon </w:t>
      </w:r>
      <w:r w:rsidR="00B02278">
        <w:t>e</w:t>
      </w:r>
      <w:r w:rsidR="00B96C01">
        <w:t>q. 4 applied to the</w:t>
      </w:r>
      <w:r w:rsidRPr="000A28AB">
        <w:t xml:space="preserve"> predicted </w:t>
      </w:r>
      <w:r w:rsidR="005E3BFE" w:rsidRPr="000A28AB">
        <w:t xml:space="preserve">densities of </w:t>
      </w:r>
      <w:r w:rsidR="002D0E2B">
        <w:t xml:space="preserve">the </w:t>
      </w:r>
      <w:r w:rsidR="005E3BFE" w:rsidRPr="000A28AB">
        <w:t xml:space="preserve">strains </w:t>
      </w:r>
      <w:r w:rsidRPr="000A28AB">
        <w:t>(</w:t>
      </w:r>
      <w:r w:rsidR="003B757D">
        <w:fldChar w:fldCharType="begin"/>
      </w:r>
      <w:r w:rsidR="003B757D">
        <w:instrText xml:space="preserve"> REF _Ref454205622 \h </w:instrText>
      </w:r>
      <w:r w:rsidR="003B757D">
        <w:fldChar w:fldCharType="separate"/>
      </w:r>
      <w:r w:rsidR="00796A41" w:rsidRPr="000A28AB">
        <w:t xml:space="preserve">Figure </w:t>
      </w:r>
      <w:r w:rsidR="00796A41">
        <w:rPr>
          <w:noProof/>
        </w:rPr>
        <w:t>3</w:t>
      </w:r>
      <w:r w:rsidR="003B757D">
        <w:fldChar w:fldCharType="end"/>
      </w:r>
      <w:r w:rsidR="003B757D">
        <w:t>D-F</w:t>
      </w:r>
      <w:r w:rsidRPr="000A28AB">
        <w:t>)</w:t>
      </w:r>
      <w:r w:rsidR="002D0E2B">
        <w:t xml:space="preserve">: </w:t>
      </w:r>
      <w:r w:rsidR="002D0E2B">
        <w:rPr>
          <w:i/>
          <w:iCs/>
        </w:rPr>
        <w:t>s=</w:t>
      </w:r>
      <w:r w:rsidR="002D0E2B" w:rsidRPr="00837953">
        <w:t>0.01</w:t>
      </w:r>
      <w:r w:rsidR="002D0E2B">
        <w:t>1</w:t>
      </w:r>
      <w:r w:rsidR="002D0E2B" w:rsidRPr="00837953">
        <w:t>, 0.01,</w:t>
      </w:r>
      <w:r w:rsidR="002D0E2B">
        <w:t xml:space="preserve"> and</w:t>
      </w:r>
      <w:r w:rsidR="002D0E2B" w:rsidRPr="00837953">
        <w:t xml:space="preserve"> 0.02</w:t>
      </w:r>
      <w:r w:rsidR="002D0E2B">
        <w:t>1 in experiments A, B, and C, respectively.</w:t>
      </w:r>
    </w:p>
    <w:p w14:paraId="7113F9E8" w14:textId="77777777" w:rsidR="007A7F01" w:rsidRPr="000A28AB" w:rsidRDefault="007A7F01">
      <w:pPr>
        <w:pStyle w:val="Heading1"/>
      </w:pPr>
      <w:r w:rsidRPr="000A28AB">
        <w:t>Discussion</w:t>
      </w:r>
    </w:p>
    <w:p w14:paraId="26673271" w14:textId="3448FDDF" w:rsidR="007A7F01" w:rsidRPr="000A28AB" w:rsidRDefault="007A7F01" w:rsidP="00837953">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r w:rsidR="00CD2EF9">
        <w:rPr>
          <w:i/>
          <w:iCs/>
        </w:rPr>
        <w:t>Curveball</w:t>
      </w:r>
      <w:r w:rsidR="00CD2EF9">
        <w:t xml:space="preserve"> only assumes that the assayed strains grow in accordance with the growth and competition models: namely, that growth only depends on resource availability</w:t>
      </w:r>
      <w:r w:rsidR="002D0E2B">
        <w:t>. T</w:t>
      </w:r>
      <w:r w:rsidR="00CD2EF9">
        <w:t xml:space="preserve">herefore, this approach can be applied </w:t>
      </w:r>
      <w:r w:rsidR="00510F80">
        <w:t xml:space="preserve">to </w:t>
      </w:r>
      <w:r w:rsidR="00CD2EF9">
        <w:t>data from a variety of organisms, experiments, and conditions.</w:t>
      </w:r>
    </w:p>
    <w:p w14:paraId="6006E7F3" w14:textId="28B08257" w:rsidR="007A7F01" w:rsidRPr="000A28AB" w:rsidRDefault="007A7F01" w:rsidP="00C35103">
      <w:r w:rsidRPr="000A28AB">
        <w:t xml:space="preserve">We have released an open-source software package which implements </w:t>
      </w:r>
      <w:r w:rsidR="00CD2EF9">
        <w:rPr>
          <w:i/>
          <w:iCs/>
        </w:rPr>
        <w:t xml:space="preserve">Curveball </w:t>
      </w:r>
      <w:r w:rsidRPr="000A28AB">
        <w:t>(</w:t>
      </w:r>
      <w:hyperlink r:id="rId13" w:history="1">
        <w:r w:rsidRPr="000A28AB">
          <w:rPr>
            <w:rStyle w:val="Hyperlink"/>
          </w:rPr>
          <w:t>http://curveball.yoavram.com</w:t>
        </w:r>
      </w:hyperlink>
      <w:r w:rsidRPr="000A28AB">
        <w:t xml:space="preserve">). </w:t>
      </w:r>
      <w:r w:rsidR="00CD2EF9">
        <w:t xml:space="preserve">This software </w:t>
      </w:r>
      <w:r w:rsidR="00525B18" w:rsidRPr="000A28AB">
        <w:t>is written in Python</w:t>
      </w:r>
      <w:r w:rsidR="00912FD4" w:rsidRPr="000A28AB">
        <w:fldChar w:fldCharType="begin" w:fldLock="1"/>
      </w:r>
      <w:r w:rsidR="0053201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lt;sup&gt;13&lt;/sup&gt;" }, "properties" : { "noteIndex" : 0 }, "schema" : "https://github.com/citation-style-language/schema/raw/master/csl-citation.json" }</w:instrText>
      </w:r>
      <w:r w:rsidR="00912FD4" w:rsidRPr="000A28AB">
        <w:fldChar w:fldCharType="separate"/>
      </w:r>
      <w:r w:rsidR="00C35103" w:rsidRPr="00C35103">
        <w:rPr>
          <w:noProof/>
          <w:vertAlign w:val="superscript"/>
        </w:rPr>
        <w:t>13</w:t>
      </w:r>
      <w:r w:rsidR="00912FD4" w:rsidRPr="000A28AB">
        <w:fldChar w:fldCharType="end"/>
      </w:r>
      <w:r w:rsidR="00912FD4" w:rsidDel="00912FD4">
        <w:t xml:space="preserve"> </w:t>
      </w:r>
      <w:r w:rsidR="00525B18" w:rsidRPr="000A28AB">
        <w:t xml:space="preserve">and includes a user interface that </w:t>
      </w:r>
      <w:r w:rsidR="00510F80">
        <w:t>does not require</w:t>
      </w:r>
      <w:r w:rsidR="009D3C63" w:rsidRPr="000A28AB">
        <w:t xml:space="preserve"> prior knowledge in programming</w:t>
      </w:r>
      <w:r w:rsidRPr="000A28AB">
        <w:t xml:space="preserve">. It </w:t>
      </w:r>
      <w:r w:rsidR="00525B18" w:rsidRPr="000A28AB">
        <w:t xml:space="preserve">is free and open, </w:t>
      </w:r>
      <w:r w:rsidR="00B96C01">
        <w:t xml:space="preserve">such that </w:t>
      </w:r>
      <w:r w:rsidR="005E3BFE" w:rsidRPr="000A28AB">
        <w:t xml:space="preserve">additional </w:t>
      </w:r>
      <w:r w:rsidR="00525B18" w:rsidRPr="000A28AB">
        <w:t>d</w:t>
      </w:r>
      <w:r w:rsidRPr="000A28AB">
        <w:t xml:space="preserve">ata formats, growth and competition models, and </w:t>
      </w:r>
      <w:r w:rsidR="00525B18" w:rsidRPr="000A28AB">
        <w:t>other analyse</w:t>
      </w:r>
      <w:r w:rsidRPr="000A28AB">
        <w:t>s can be added</w:t>
      </w:r>
      <w:r w:rsidR="00B96C01">
        <w:t xml:space="preserve"> </w:t>
      </w:r>
      <w:r w:rsidR="00B96C01" w:rsidRPr="000A28AB">
        <w:t>by the community</w:t>
      </w:r>
      <w:r w:rsidR="00B96C01">
        <w:t xml:space="preserve"> to extend its utility</w:t>
      </w:r>
      <w:r w:rsidRPr="000A28AB">
        <w:t>.</w:t>
      </w:r>
    </w:p>
    <w:p w14:paraId="03FD3963" w14:textId="2A045C23" w:rsidR="00AD5609" w:rsidRPr="000A28AB" w:rsidRDefault="007A7F01" w:rsidP="00C35103">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4&lt;/sup&gt;", "plainTextFormattedCitation" : "5,7,8,14", "previouslyFormattedCitation" : "&lt;sup&gt;5,7,8,14&lt;/sup&gt;" }, "properties" : { "noteIndex" : 0 }, "schema" : "https://github.com/citation-style-language/schema/raw/master/csl-citation.json" }</w:instrText>
      </w:r>
      <w:r w:rsidRPr="000A28AB">
        <w:fldChar w:fldCharType="separate"/>
      </w:r>
      <w:r w:rsidR="00C35103" w:rsidRPr="00C35103">
        <w:rPr>
          <w:noProof/>
          <w:vertAlign w:val="superscript"/>
        </w:rPr>
        <w:t>5,7,8,14</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w:t>
      </w:r>
      <w:r w:rsidR="005E3BFE" w:rsidRPr="000A28AB">
        <w:lastRenderedPageBreak/>
        <w:t xml:space="preserve">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532013">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5&lt;/sup&gt;", "plainTextFormattedCitation" : "15", "previouslyFormattedCitation" : "&lt;sup&gt;15&lt;/sup&gt;" }, "properties" : { "noteIndex" : 0 }, "schema" : "https://github.com/citation-style-language/schema/raw/master/csl-citation.json" }</w:instrText>
      </w:r>
      <w:r w:rsidR="00624088" w:rsidRPr="000A28AB">
        <w:fldChar w:fldCharType="separate"/>
      </w:r>
      <w:r w:rsidR="00C35103" w:rsidRPr="00C35103">
        <w:rPr>
          <w:noProof/>
          <w:vertAlign w:val="superscript"/>
        </w:rPr>
        <w:t>15</w:t>
      </w:r>
      <w:r w:rsidR="00624088" w:rsidRPr="000A28AB">
        <w:fldChar w:fldCharType="end"/>
      </w:r>
      <w:r w:rsidR="00205988" w:rsidRPr="000A28AB">
        <w:t>.</w:t>
      </w:r>
    </w:p>
    <w:p w14:paraId="248F31DB" w14:textId="6A48C170" w:rsidR="007A7F01" w:rsidRPr="000A28AB" w:rsidRDefault="007A7F01" w:rsidP="00837953">
      <w:r w:rsidRPr="000A28AB">
        <w:t xml:space="preserve">In contrast, </w:t>
      </w:r>
      <w:r w:rsidR="004A703D" w:rsidRPr="00B02278">
        <w:rPr>
          <w:i/>
          <w:iCs/>
        </w:rPr>
        <w:t>Curveball</w:t>
      </w:r>
      <w:r w:rsidR="004A703D" w:rsidRPr="000A28AB">
        <w:t xml:space="preserve"> </w:t>
      </w:r>
      <w:r w:rsidRPr="000A28AB">
        <w:t>integrates several growth phases into the fitness estimation</w:t>
      </w:r>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r w:rsidR="005E3BFE" w:rsidRPr="000A28AB">
        <w:t>W</w:t>
      </w:r>
      <w:r w:rsidRPr="000A28AB">
        <w:t xml:space="preserve">e hope </w:t>
      </w:r>
      <w:r w:rsidR="004A703D">
        <w:t xml:space="preserve">that </w:t>
      </w:r>
      <w:r w:rsidR="004A703D" w:rsidRPr="00B02278">
        <w:rPr>
          <w:i/>
          <w:iCs/>
        </w:rPr>
        <w:t>Curveball</w:t>
      </w:r>
      <w:r w:rsidRPr="000A28AB">
        <w:t xml:space="preserve"> will </w:t>
      </w:r>
      <w:r w:rsidR="004A703D">
        <w:t xml:space="preserve">improve and ideally </w:t>
      </w:r>
      <w:r w:rsidRPr="000A28AB">
        <w:t xml:space="preserve">standardize the way fitness is </w:t>
      </w:r>
      <w:r w:rsidR="004A703D">
        <w:t>estimated from growth curves</w:t>
      </w:r>
      <w:r w:rsidR="00205988" w:rsidRPr="000A28AB">
        <w:t>, thereby</w:t>
      </w:r>
      <w:r w:rsidRPr="000A28AB">
        <w:t xml:space="preserve"> </w:t>
      </w:r>
      <w:r w:rsidR="00205988" w:rsidRPr="000A28AB">
        <w:t>improving</w:t>
      </w:r>
      <w:r w:rsidRPr="000A28AB">
        <w:t xml:space="preserve"> communication between empirical and theoretical evolutionary biologists and ecologists.</w:t>
      </w:r>
    </w:p>
    <w:p w14:paraId="24785C74" w14:textId="77777777" w:rsidR="007A7F01" w:rsidRPr="000A28AB" w:rsidRDefault="007A7F01">
      <w:pPr>
        <w:pStyle w:val="Heading2"/>
      </w:pPr>
      <w:r w:rsidRPr="000A28AB">
        <w:t>Conclusions</w:t>
      </w:r>
    </w:p>
    <w:p w14:paraId="387F82F7" w14:textId="77777777" w:rsidR="007A7F01" w:rsidRPr="000A28AB" w:rsidRDefault="007A7F01">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has a clear biological interpretation, and can be used to predict and interpret growth in a mixed culture and competition experiments.</w:t>
      </w:r>
    </w:p>
    <w:p w14:paraId="0ED019BF" w14:textId="77777777" w:rsidR="007942A2" w:rsidRPr="000A28AB" w:rsidRDefault="007942A2" w:rsidP="005A5037">
      <w:bookmarkStart w:id="6" w:name="_Ref439853427"/>
    </w:p>
    <w:p w14:paraId="607869F5" w14:textId="77777777" w:rsidR="007A7F01" w:rsidRPr="000A28AB" w:rsidRDefault="007A7F01">
      <w:pPr>
        <w:pStyle w:val="Heading1"/>
      </w:pPr>
      <w:bookmarkStart w:id="7" w:name="_Ref455590789"/>
      <w:r w:rsidRPr="000A28AB">
        <w:t>Materials and Methods</w:t>
      </w:r>
      <w:bookmarkEnd w:id="6"/>
      <w:bookmarkEnd w:id="7"/>
    </w:p>
    <w:p w14:paraId="0685D757" w14:textId="2851413C" w:rsidR="007A7F01" w:rsidRPr="000A28AB" w:rsidRDefault="007A7F01" w:rsidP="00C35103">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Nir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ing a GFP or RFP gene and genes conferring resistance to kanamycin (Kan</w:t>
      </w:r>
      <w:r w:rsidRPr="000A28AB">
        <w:rPr>
          <w:vertAlign w:val="superscript"/>
        </w:rPr>
        <w:t>R</w:t>
      </w:r>
      <w:r w:rsidRPr="000A28AB">
        <w:t>) and chloramphenicol (Cap</w:t>
      </w:r>
      <w:r w:rsidRPr="000A28AB">
        <w:rPr>
          <w:vertAlign w:val="superscript"/>
        </w:rPr>
        <w:t>R</w:t>
      </w:r>
      <w:r w:rsidRPr="000A28AB">
        <w:t xml:space="preserve">) </w:t>
      </w:r>
      <w:r w:rsidR="00C35103">
        <w:t>(</w:t>
      </w:r>
      <w:r w:rsidR="000D44AC">
        <w:t>Milo lab, Weizmann Institute of Science</w:t>
      </w:r>
      <w:r w:rsidR="00C35103">
        <w:fldChar w:fldCharType="begin" w:fldLock="1"/>
      </w:r>
      <w:r w:rsidR="00532013">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6&lt;/sup&gt;", "plainTextFormattedCitation" : "16", "previouslyFormattedCitation" : "&lt;sup&gt;16&lt;/sup&gt;" }, "properties" : { "noteIndex" : 0 }, "schema" : "https://github.com/citation-style-language/schema/raw/master/csl-citation.json" }</w:instrText>
      </w:r>
      <w:r w:rsidR="00C35103">
        <w:fldChar w:fldCharType="separate"/>
      </w:r>
      <w:r w:rsidR="00C35103" w:rsidRPr="00C35103">
        <w:rPr>
          <w:noProof/>
          <w:vertAlign w:val="superscript"/>
        </w:rPr>
        <w:t>16</w:t>
      </w:r>
      <w:r w:rsidR="00C35103">
        <w:fldChar w:fldCharType="end"/>
      </w:r>
      <w:r w:rsidR="00C35103">
        <w:t>)</w:t>
      </w:r>
      <w:r w:rsidRPr="000A28AB">
        <w:t>. All experiments were performed in LB media</w:t>
      </w:r>
      <w:r w:rsidR="00B87DFE">
        <w:t xml:space="preserve"> (</w:t>
      </w:r>
      <w:r w:rsidR="00B030EA">
        <w:t>5 g/L Bacto yeast extract (BD</w:t>
      </w:r>
      <w:r w:rsidR="006748EC">
        <w:t>,</w:t>
      </w:r>
      <w:r w:rsidR="00B030EA">
        <w:t xml:space="preserve"> 212750), 10 g/L Bacto Tryptone (B</w:t>
      </w:r>
      <w:r w:rsidR="0099154F">
        <w:t>D</w:t>
      </w:r>
      <w:r w:rsidR="008179CB">
        <w:t>,</w:t>
      </w:r>
      <w:r w:rsidR="0099154F">
        <w:t xml:space="preserve"> 211705), 10 g/L NaCl (Bio-Lab, </w:t>
      </w:r>
      <w:r w:rsidR="009E70D1">
        <w:t>1903</w:t>
      </w:r>
      <w:r w:rsidR="000E7382">
        <w:t>05</w:t>
      </w:r>
      <w:r w:rsidR="00B030EA">
        <w:t>), DDW 1 L</w:t>
      </w:r>
      <w:r w:rsidR="00B87DFE">
        <w:t>)</w:t>
      </w:r>
      <w:r w:rsidRPr="000A28AB">
        <w:t xml:space="preserve"> with 30 μg/mL kanamycin</w:t>
      </w:r>
      <w:r w:rsidR="00B87DFE">
        <w:t xml:space="preserve"> (</w:t>
      </w:r>
      <w:r w:rsidR="004F0742" w:rsidRPr="004F0742">
        <w:t>Caisson</w:t>
      </w:r>
      <w:r w:rsidR="004F0742">
        <w:t xml:space="preserve"> Labs, K003</w:t>
      </w:r>
      <w:r w:rsidR="00B87DFE">
        <w:t>)</w:t>
      </w:r>
      <w:r w:rsidRPr="000A28AB">
        <w:t xml:space="preserve"> and 34 μg/mL chloramphenicol</w:t>
      </w:r>
      <w:r w:rsidR="00B87DFE">
        <w:t xml:space="preserve"> (</w:t>
      </w:r>
      <w:r w:rsidR="004F0742">
        <w:t>Duchefa Biochemie, C0113</w:t>
      </w:r>
      <w:r w:rsidR="00B87DFE">
        <w:t>)</w:t>
      </w:r>
      <w:r w:rsidRPr="000A28AB">
        <w:t xml:space="preserve">. </w:t>
      </w:r>
      <w:r w:rsidR="000D44AC">
        <w:t>Green or red</w:t>
      </w:r>
      <w:r w:rsidR="00B87DFE">
        <w:t xml:space="preserve"> f</w:t>
      </w:r>
      <w:r w:rsidR="00B87DFE" w:rsidRPr="000A28AB">
        <w:t>luorescence</w:t>
      </w:r>
      <w:r w:rsidR="00B87DFE">
        <w:t xml:space="preserve"> of each strain </w:t>
      </w:r>
      <w:r w:rsidRPr="000A28AB">
        <w:t xml:space="preserve"> </w:t>
      </w:r>
      <w:r w:rsidR="000D44AC">
        <w:t>was</w:t>
      </w:r>
      <w:r w:rsidR="000D44AC" w:rsidRPr="000A28AB">
        <w:t xml:space="preserve"> </w:t>
      </w:r>
      <w:r w:rsidRPr="000A28AB">
        <w:t xml:space="preserve">confirmed </w:t>
      </w:r>
      <w:r w:rsidR="00B87DFE">
        <w:t>by</w:t>
      </w:r>
      <w:r w:rsidR="00B87DFE" w:rsidRPr="000A28AB">
        <w:t xml:space="preserve"> </w:t>
      </w:r>
      <w:r w:rsidRPr="000A28AB">
        <w:t>fluorescen</w:t>
      </w:r>
      <w:r w:rsidR="00B87DFE">
        <w:t>ce</w:t>
      </w:r>
      <w:r w:rsidRPr="000A28AB">
        <w:t xml:space="preserve"> microscopy (Nikon Eclipe Ti, </w:t>
      </w:r>
      <w:r w:rsidRPr="000A28AB">
        <w:fldChar w:fldCharType="begin"/>
      </w:r>
      <w:r w:rsidRPr="000A28AB">
        <w:instrText xml:space="preserve"> REF _Ref447623874 \h </w:instrText>
      </w:r>
      <w:r w:rsidR="000A28AB">
        <w:instrText xml:space="preserve"> \* MERGEFORMAT </w:instrText>
      </w:r>
      <w:r w:rsidRPr="000A28AB">
        <w:fldChar w:fldCharType="separate"/>
      </w:r>
      <w:r w:rsidR="00796A41" w:rsidRPr="000A28AB">
        <w:t>Figure S</w:t>
      </w:r>
      <w:r w:rsidR="00796A41">
        <w:t>1</w:t>
      </w:r>
      <w:r w:rsidRPr="000A28AB">
        <w:fldChar w:fldCharType="end"/>
      </w:r>
      <w:r w:rsidRPr="000A28AB">
        <w:t>).</w:t>
      </w:r>
    </w:p>
    <w:p w14:paraId="57A2D755" w14:textId="77777777" w:rsidR="007A7F01" w:rsidRPr="000A28AB" w:rsidRDefault="007A7F01" w:rsidP="00CB1737">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LB+Cap+Kan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 xml:space="preserve">that </w:t>
      </w:r>
      <w:r w:rsidR="00B87DFE">
        <w:lastRenderedPageBreak/>
        <w:t>avoided a</w:t>
      </w:r>
      <w:r w:rsidR="00B87DFE" w:rsidRPr="000A28AB">
        <w:t xml:space="preserve"> </w:t>
      </w:r>
      <w:r w:rsidRPr="000A28AB">
        <w:t>lag phase, cultures were pre-grown until the exponential growth phase was reached</w:t>
      </w:r>
      <w:r w:rsidR="00865D57">
        <w:t xml:space="preserve"> as determined by OD measurements (usually 4-6 h). </w:t>
      </w:r>
      <w:r w:rsidRPr="000A28AB">
        <w:t>Cells were then inoculated into 100 μL LB+Cap+Kan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Tecan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01856C0C" w:rsidR="007A7F01" w:rsidRPr="000A28AB" w:rsidRDefault="007A7F01" w:rsidP="00C35103">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Miltenyi Biotec MACSQuant VYB)</w:t>
      </w:r>
      <w:r w:rsidR="00865D57">
        <w:t xml:space="preserve"> with </w:t>
      </w:r>
      <w:r w:rsidRPr="000A28AB">
        <w:t xml:space="preserve">GFP detected </w:t>
      </w:r>
      <w:r w:rsidR="00865D57">
        <w:t>using</w:t>
      </w:r>
      <w:r w:rsidR="00865D57" w:rsidRPr="000A28AB">
        <w:t xml:space="preserve"> </w:t>
      </w:r>
      <w:r w:rsidRPr="000A28AB">
        <w:t>the 488nm/520(50)nm FITC laser</w:t>
      </w:r>
      <w:r w:rsidR="00865D57">
        <w:t xml:space="preserve"> and</w:t>
      </w:r>
      <w:r w:rsidRPr="000A28AB">
        <w:t xml:space="preserve"> RFP detected with the 561nm/615(20)nm dsRed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032A645" w:rsidR="007A7F01" w:rsidRPr="000A28AB" w:rsidRDefault="007A7F01" w:rsidP="00C35103">
      <w:r w:rsidRPr="000A28AB">
        <w:t>Fluorescent cell sorter output data was analyzed using R</w:t>
      </w:r>
      <w:r w:rsidRPr="000A28AB">
        <w:fldChar w:fldCharType="begin" w:fldLock="1"/>
      </w:r>
      <w:r w:rsidR="00532013">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7&lt;/sup&gt;", "plainTextFormattedCitation" : "17", "previouslyFormattedCitation" : "&lt;sup&gt;17&lt;/sup&gt;" }, "properties" : { "noteIndex" : 0 }, "schema" : "https://github.com/citation-style-language/schema/raw/master/csl-citation.json" }</w:instrText>
      </w:r>
      <w:r w:rsidRPr="000A28AB">
        <w:fldChar w:fldCharType="separate"/>
      </w:r>
      <w:r w:rsidR="00C35103" w:rsidRPr="00C35103">
        <w:rPr>
          <w:noProof/>
          <w:vertAlign w:val="superscript"/>
        </w:rPr>
        <w:t>17</w:t>
      </w:r>
      <w:r w:rsidRPr="000A28AB">
        <w:fldChar w:fldCharType="end"/>
      </w:r>
      <w:r w:rsidRPr="000A28AB">
        <w:t xml:space="preserve"> with the </w:t>
      </w:r>
      <w:r w:rsidRPr="000A28AB">
        <w:rPr>
          <w:i/>
          <w:iCs/>
        </w:rPr>
        <w:t>flowPeaks</w:t>
      </w:r>
      <w:r w:rsidRPr="000A28AB">
        <w:t xml:space="preserve"> package that implements an unsupervised flow cytometry clustering algorithm</w:t>
      </w:r>
      <w:r w:rsidRPr="000A28AB">
        <w:fldChar w:fldCharType="begin" w:fldLock="1"/>
      </w:r>
      <w:r w:rsidR="00532013">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8&lt;/sup&gt;", "plainTextFormattedCitation" : "18", "previouslyFormattedCitation" : "&lt;sup&gt;18&lt;/sup&gt;" }, "properties" : { "noteIndex" : 0 }, "schema" : "https://github.com/citation-style-language/schema/raw/master/csl-citation.json" }</w:instrText>
      </w:r>
      <w:r w:rsidRPr="000A28AB">
        <w:fldChar w:fldCharType="separate"/>
      </w:r>
      <w:r w:rsidR="00C35103" w:rsidRPr="00C35103">
        <w:rPr>
          <w:noProof/>
          <w:vertAlign w:val="superscript"/>
        </w:rPr>
        <w:t>18</w:t>
      </w:r>
      <w:r w:rsidRPr="000A28AB">
        <w:fldChar w:fldCharType="end"/>
      </w:r>
      <w:r w:rsidRPr="000A28AB">
        <w:t>.</w:t>
      </w:r>
    </w:p>
    <w:p w14:paraId="28754787" w14:textId="569D78BA" w:rsidR="007A7F01" w:rsidRPr="000A28AB" w:rsidRDefault="007A7F01" w:rsidP="003329F0">
      <w:r w:rsidRPr="000A28AB">
        <w:rPr>
          <w:b/>
          <w:bCs/>
        </w:rPr>
        <w:t xml:space="preserve">Data analysis. </w:t>
      </w:r>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53201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lt;sup&gt;13&lt;/sup&gt;" }, "properties" : { "noteIndex" : 0 }, "schema" : "https://github.com/citation-style-language/schema/raw/master/csl-citation.json" }</w:instrText>
      </w:r>
      <w:r w:rsidRPr="000A28AB">
        <w:fldChar w:fldCharType="separate"/>
      </w:r>
      <w:r w:rsidR="00C35103" w:rsidRPr="00C35103">
        <w:rPr>
          <w:noProof/>
          <w:vertAlign w:val="superscript"/>
        </w:rPr>
        <w:t>13</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532013">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lt;sup&gt;19&lt;/sup&gt;" }, "properties" : { "noteIndex" : 0 }, "schema" : "https://github.com/citation-style-language/schema/raw/master/csl-citation.json" }</w:instrText>
      </w:r>
      <w:r w:rsidRPr="000A28AB">
        <w:fldChar w:fldCharType="separate"/>
      </w:r>
      <w:r w:rsidR="00C35103" w:rsidRPr="00C35103">
        <w:rPr>
          <w:noProof/>
          <w:vertAlign w:val="superscript"/>
        </w:rPr>
        <w:t>19</w:t>
      </w:r>
      <w:r w:rsidRPr="000A28AB">
        <w:fldChar w:fldCharType="end"/>
      </w:r>
      <w:r w:rsidRPr="000A28AB">
        <w:t>, SciPy</w:t>
      </w:r>
      <w:r w:rsidRPr="000A28AB">
        <w:fldChar w:fldCharType="begin" w:fldLock="1"/>
      </w:r>
      <w:r w:rsidR="0053201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lt;sup&gt;20&lt;/sup&gt;" }, "properties" : { "noteIndex" : 0 }, "schema" : "https://github.com/citation-style-language/schema/raw/master/csl-citation.json" }</w:instrText>
      </w:r>
      <w:r w:rsidRPr="000A28AB">
        <w:fldChar w:fldCharType="separate"/>
      </w:r>
      <w:r w:rsidR="00C35103" w:rsidRPr="00C35103">
        <w:rPr>
          <w:noProof/>
          <w:vertAlign w:val="superscript"/>
        </w:rPr>
        <w:t>20</w:t>
      </w:r>
      <w:r w:rsidRPr="000A28AB">
        <w:fldChar w:fldCharType="end"/>
      </w:r>
      <w:r w:rsidRPr="000A28AB">
        <w:t>, Matplotlib</w:t>
      </w:r>
      <w:r w:rsidRPr="000A28AB">
        <w:fldChar w:fldCharType="begin" w:fldLock="1"/>
      </w:r>
      <w:r w:rsidR="00532013">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lt;sup&gt;21&lt;/sup&gt;" }, "properties" : { "noteIndex" : 0 }, "schema" : "https://github.com/citation-style-language/schema/raw/master/csl-citation.json" }</w:instrText>
      </w:r>
      <w:r w:rsidRPr="000A28AB">
        <w:fldChar w:fldCharType="separate"/>
      </w:r>
      <w:r w:rsidR="00C35103" w:rsidRPr="00C35103">
        <w:rPr>
          <w:noProof/>
          <w:vertAlign w:val="superscript"/>
        </w:rPr>
        <w:t>21</w:t>
      </w:r>
      <w:r w:rsidRPr="000A28AB">
        <w:fldChar w:fldCharType="end"/>
      </w:r>
      <w:r w:rsidRPr="000A28AB">
        <w:t>, Pandas</w:t>
      </w:r>
      <w:r w:rsidRPr="000A28AB">
        <w:fldChar w:fldCharType="begin" w:fldLock="1"/>
      </w:r>
      <w:r w:rsidR="00532013">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lt;sup&gt;22&lt;/sup&gt;" }, "properties" : { "noteIndex" : 0 }, "schema" : "https://github.com/citation-style-language/schema/raw/master/csl-citation.json" }</w:instrText>
      </w:r>
      <w:r w:rsidRPr="000A28AB">
        <w:fldChar w:fldCharType="separate"/>
      </w:r>
      <w:r w:rsidR="00C35103" w:rsidRPr="00C35103">
        <w:rPr>
          <w:noProof/>
          <w:vertAlign w:val="superscript"/>
        </w:rPr>
        <w:t>22</w:t>
      </w:r>
      <w:r w:rsidRPr="000A28AB">
        <w:fldChar w:fldCharType="end"/>
      </w:r>
      <w:r w:rsidRPr="000A28AB">
        <w:t>, Seaborn</w:t>
      </w:r>
      <w:r w:rsidR="00532013">
        <w:fldChar w:fldCharType="begin" w:fldLock="1"/>
      </w:r>
      <w:r w:rsidR="003329F0">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3&lt;/sup&gt;", "plainTextFormattedCitation" : "23", "previouslyFormattedCitation" : "&lt;sup&gt;23&lt;/sup&gt;" }, "properties" : { "noteIndex" : 0 }, "schema" : "https://github.com/citation-style-language/schema/raw/master/csl-citation.json" }</w:instrText>
      </w:r>
      <w:r w:rsidR="00532013">
        <w:fldChar w:fldCharType="separate"/>
      </w:r>
      <w:r w:rsidR="00532013" w:rsidRPr="00532013">
        <w:rPr>
          <w:noProof/>
          <w:vertAlign w:val="superscript"/>
        </w:rPr>
        <w:t>23</w:t>
      </w:r>
      <w:r w:rsidR="00532013">
        <w:fldChar w:fldCharType="end"/>
      </w:r>
      <w:r w:rsidRPr="000A28AB">
        <w:t>, LMFIT</w:t>
      </w:r>
      <w:r w:rsidRPr="000A28AB">
        <w:fldChar w:fldCharType="begin" w:fldLock="1"/>
      </w:r>
      <w:r w:rsidR="003329F0">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lt;sup&gt;24&lt;/sup&gt;" }, "properties" : { "noteIndex" : 0 }, "schema" : "https://github.com/citation-style-language/schema/raw/master/csl-citation.json" }</w:instrText>
      </w:r>
      <w:r w:rsidRPr="000A28AB">
        <w:fldChar w:fldCharType="separate"/>
      </w:r>
      <w:r w:rsidR="003329F0" w:rsidRPr="003329F0">
        <w:rPr>
          <w:noProof/>
          <w:vertAlign w:val="superscript"/>
        </w:rPr>
        <w:t>24</w:t>
      </w:r>
      <w:r w:rsidRPr="000A28AB">
        <w:fldChar w:fldCharType="end"/>
      </w:r>
      <w:r w:rsidRPr="000A28AB">
        <w:t>, Scikit-learn</w:t>
      </w:r>
      <w:r w:rsidRPr="000A28AB">
        <w:fldChar w:fldCharType="begin" w:fldLock="1"/>
      </w:r>
      <w:r w:rsidR="003329F0">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lt;sup&gt;25&lt;/sup&gt;" }, "properties" : { "noteIndex" : 0 }, "schema" : "https://github.com/citation-style-language/schema/raw/master/csl-citation.json" }</w:instrText>
      </w:r>
      <w:r w:rsidRPr="000A28AB">
        <w:fldChar w:fldCharType="separate"/>
      </w:r>
      <w:r w:rsidR="003329F0" w:rsidRPr="003329F0">
        <w:rPr>
          <w:noProof/>
          <w:vertAlign w:val="superscript"/>
        </w:rPr>
        <w:t>25</w:t>
      </w:r>
      <w:r w:rsidRPr="000A28AB">
        <w:fldChar w:fldCharType="end"/>
      </w:r>
      <w:r w:rsidRPr="000A28AB">
        <w:t>, and SymPy</w:t>
      </w:r>
      <w:r w:rsidRPr="000A28AB">
        <w:fldChar w:fldCharType="begin" w:fldLock="1"/>
      </w:r>
      <w:r w:rsidR="003329F0">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lt;sup&gt;26&lt;/sup&gt;" }, "properties" : { "noteIndex" : 0 }, "schema" : "https://github.com/citation-style-language/schema/raw/master/csl-citation.json" }</w:instrText>
      </w:r>
      <w:r w:rsidRPr="000A28AB">
        <w:fldChar w:fldCharType="separate"/>
      </w:r>
      <w:r w:rsidR="003329F0" w:rsidRPr="003329F0">
        <w:rPr>
          <w:noProof/>
          <w:vertAlign w:val="superscript"/>
        </w:rPr>
        <w:t>26</w:t>
      </w:r>
      <w:r w:rsidRPr="000A28AB">
        <w:fldChar w:fldCharType="end"/>
      </w:r>
      <w:r w:rsidRPr="000A28AB">
        <w:t xml:space="preserve">. </w:t>
      </w:r>
    </w:p>
    <w:p w14:paraId="3645BC11" w14:textId="7FF99368" w:rsidR="003616D0" w:rsidRPr="000A28AB" w:rsidRDefault="003616D0" w:rsidP="003329F0">
      <w:r w:rsidRPr="000A28AB">
        <w:rPr>
          <w:b/>
          <w:bCs/>
        </w:rPr>
        <w:t>Model fitting.</w:t>
      </w:r>
      <w:r w:rsidRPr="000A28AB">
        <w:t xml:space="preserve"> To fit the growth and competition models to the growth curve data we use the </w:t>
      </w:r>
      <w:r w:rsidRPr="000A28AB">
        <w:rPr>
          <w:i/>
          <w:iCs/>
        </w:rPr>
        <w:t>leastsq</w:t>
      </w:r>
      <w:r w:rsidRPr="000A28AB">
        <w:t xml:space="preserve"> non-linear curve fitting procedure</w:t>
      </w:r>
      <w:r w:rsidRPr="000A28AB">
        <w:fldChar w:fldCharType="begin" w:fldLock="1"/>
      </w:r>
      <w:r w:rsidR="003329F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lt;sup&gt;20,24&lt;/sup&gt;" }, "properties" : { "noteIndex" : 0 }, "schema" : "https://github.com/citation-style-language/schema/raw/master/csl-citation.json" }</w:instrText>
      </w:r>
      <w:r w:rsidRPr="000A28AB">
        <w:fldChar w:fldCharType="separate"/>
      </w:r>
      <w:r w:rsidR="003329F0" w:rsidRPr="003329F0">
        <w:rPr>
          <w:noProof/>
          <w:vertAlign w:val="superscript"/>
        </w:rPr>
        <w:t>20,24</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Supporting text 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D5D39CE" w:rsidR="003616D0" w:rsidRDefault="003616D0" w:rsidP="003329F0">
      <w:r w:rsidRPr="000A28AB">
        <w:lastRenderedPageBreak/>
        <w:t xml:space="preserve">where </w:t>
      </w:r>
      <m:oMath>
        <m:r>
          <w:rPr>
            <w:rFonts w:ascii="Cambria Math" w:hAnsi="Cambria Math"/>
          </w:rPr>
          <m:t>k</m:t>
        </m:r>
      </m:oMath>
      <w:r w:rsidRPr="000A28AB">
        <w:t xml:space="preserve"> is the number 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3329F0">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lt;sup&gt;27,28&lt;/sup&gt;" }, "properties" : { "noteIndex" : 0 }, "schema" : "https://github.com/citation-style-language/schema/raw/master/csl-citation.json" }</w:instrText>
      </w:r>
      <w:r w:rsidRPr="000A28AB">
        <w:fldChar w:fldCharType="separate"/>
      </w:r>
      <w:r w:rsidR="003329F0" w:rsidRPr="003329F0">
        <w:rPr>
          <w:noProof/>
          <w:vertAlign w:val="superscript"/>
        </w:rPr>
        <w:t>27,28</w:t>
      </w:r>
      <w:r w:rsidRPr="000A28AB">
        <w:fldChar w:fldCharType="end"/>
      </w:r>
      <w:r w:rsidRPr="000A28AB">
        <w:t>.</w:t>
      </w:r>
    </w:p>
    <w:p w14:paraId="4E374857" w14:textId="215C05EF" w:rsidR="00D121CE" w:rsidRPr="00D121CE" w:rsidRDefault="00D121CE" w:rsidP="00ED4128">
      <w:r>
        <w:rPr>
          <w:b/>
          <w:bCs/>
        </w:rPr>
        <w:t>Data availability.</w:t>
      </w:r>
      <w:r>
        <w:t xml:space="preserve"> Data deposited on </w:t>
      </w:r>
      <w:r w:rsidR="00ED4128" w:rsidRPr="00ED4128">
        <w:rPr>
          <w:i/>
          <w:iCs/>
        </w:rPr>
        <w:t>figshare</w:t>
      </w:r>
      <w:r w:rsidR="00ED4128">
        <w:t xml:space="preserve"> (doi:</w:t>
      </w:r>
      <w:r w:rsidR="00ED4128" w:rsidRPr="00ED4128">
        <w:t>10.6084/m9.figshare.3485984</w:t>
      </w:r>
      <w:r w:rsidR="00ED4128">
        <w:t xml:space="preserve">; </w:t>
      </w:r>
      <w:r w:rsidR="00ED4128" w:rsidRPr="00ED4128">
        <w:rPr>
          <w:i/>
          <w:iCs/>
        </w:rPr>
        <w:t xml:space="preserve">for editors and reviewers only: </w:t>
      </w:r>
      <w:hyperlink r:id="rId14"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5" w:history="1">
        <w:r w:rsidRPr="000A28AB">
          <w:rPr>
            <w:rStyle w:val="Hyperlink"/>
          </w:rPr>
          <w:t>https://github.com/yoavram/curveball</w:t>
        </w:r>
      </w:hyperlink>
      <w:r w:rsidRPr="000A28AB">
        <w:t xml:space="preserve"> ; an installation guide, tutorial, and documentation will be available upon publication at </w:t>
      </w:r>
      <w:hyperlink r:id="rId16"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7" w:history="1">
        <w:r w:rsidRPr="000A28AB">
          <w:rPr>
            <w:rStyle w:val="Hyperlink"/>
          </w:rPr>
          <w:t>https://curveball.netlify.com</w:t>
        </w:r>
      </w:hyperlink>
      <w:r w:rsidRPr="000A28AB">
        <w:t xml:space="preserve"> (password: </w:t>
      </w:r>
      <w:r w:rsidRPr="000A28AB">
        <w:rPr>
          <w:i/>
          <w:iCs/>
        </w:rPr>
        <w:t>dh5alpha</w:t>
      </w:r>
      <w:r w:rsidRPr="000A28AB">
        <w:t>).</w:t>
      </w:r>
    </w:p>
    <w:p w14:paraId="4961E1D3" w14:textId="0EF14373" w:rsidR="007A7F01" w:rsidRDefault="007A7F01" w:rsidP="003329F0">
      <w:r w:rsidRPr="000A28AB">
        <w:rPr>
          <w:b/>
          <w:bCs/>
        </w:rPr>
        <w:t>Figure reproduction</w:t>
      </w:r>
      <w:r w:rsidRPr="000A28AB">
        <w:t xml:space="preserve">. Data was </w:t>
      </w:r>
      <w:r w:rsidR="003B757D" w:rsidRPr="000A28AB">
        <w:t>analyzed</w:t>
      </w:r>
      <w:r w:rsidRPr="000A28AB">
        <w:t xml:space="preserve"> and figures were produced using a Jupyter </w:t>
      </w:r>
      <w:r w:rsidR="000D44AC">
        <w:t>N</w:t>
      </w:r>
      <w:r w:rsidRPr="000A28AB">
        <w:t>otebook</w:t>
      </w:r>
      <w:r w:rsidRPr="000A28AB">
        <w:fldChar w:fldCharType="begin" w:fldLock="1"/>
      </w:r>
      <w:r w:rsidR="003329F0">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lt;sup&gt;29&lt;/sup&gt;" }, "properties" : { "noteIndex" : 0 }, "schema" : "https://github.com/citation-style-language/schema/raw/master/csl-citation.json" }</w:instrText>
      </w:r>
      <w:r w:rsidRPr="000A28AB">
        <w:fldChar w:fldCharType="separate"/>
      </w:r>
      <w:r w:rsidR="003329F0" w:rsidRPr="003329F0">
        <w:rPr>
          <w:noProof/>
          <w:vertAlign w:val="superscript"/>
        </w:rPr>
        <w:t>29</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8"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9"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1B13296E" w:rsidR="007A7F01" w:rsidRPr="000A28AB" w:rsidRDefault="007A7F01" w:rsidP="00FA03CE">
      <w:r w:rsidRPr="000A28AB">
        <w:t xml:space="preserve">We thank Y. Pilpel, D. Hizi, I. Françoise, I. Frumkin, O. Dahan, A. Yona, T. Pupko, A. Eldar, I. Ben-Zion, E. Even-Tov, H. Acar, </w:t>
      </w:r>
      <w:r w:rsidR="00FA03CE">
        <w:t xml:space="preserve">T. Pupko, and E. Rosenberg, </w:t>
      </w:r>
      <w:r w:rsidRPr="000A28AB">
        <w:t xml:space="preserve">for helpful discussions and comments, and L. Zelcbuch, </w:t>
      </w:r>
      <w:r w:rsidRPr="000A28AB">
        <w:rPr>
          <w:lang w:val="en-GB"/>
        </w:rPr>
        <w:t>N. Wertheimer, A. Rosenberg, A. Zisman, F. Yang, E. Shtifman Segal,</w:t>
      </w:r>
      <w:r w:rsidR="00381329" w:rsidRPr="000A28AB">
        <w:rPr>
          <w:lang w:val="en-GB"/>
        </w:rPr>
        <w:t xml:space="preserve"> I. Melamed-Havin,</w:t>
      </w:r>
      <w:r w:rsidRPr="000A28AB">
        <w:rPr>
          <w:lang w:val="en-GB"/>
        </w:rPr>
        <w:t xml:space="preserve"> and R. Yaari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0585B682" w14:textId="77777777" w:rsidR="007A7F01" w:rsidRPr="000A28AB" w:rsidRDefault="008064CB" w:rsidP="0087021D">
      <w:pPr>
        <w:rPr>
          <w:rFonts w:ascii="Times New Roman" w:eastAsia="Times New Roman" w:hAnsi="Times New Roman" w:cs="Times New Roman"/>
        </w:rPr>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xml:space="preserve">. </w:t>
      </w:r>
      <w:r w:rsidRPr="000A28AB">
        <w:lastRenderedPageBreak/>
        <w:t>U.O. advised on statistical analysis. Y.R. wrote the source code. Y.R., E.D.G. and M.B. performed the experiments. M.B. performed fluorescent microscopy. J.B. advised and gave support to all experiments. L.H. supervised all the work.</w:t>
      </w:r>
      <w:r w:rsidR="007A7F01" w:rsidRPr="000A28AB">
        <w:br w:type="page"/>
      </w:r>
    </w:p>
    <w:p w14:paraId="75B73F83" w14:textId="77777777" w:rsidR="00750BAE" w:rsidRPr="000A28AB" w:rsidRDefault="00750BAE" w:rsidP="00750BAE">
      <w:pPr>
        <w:pStyle w:val="Heading1"/>
      </w:pPr>
      <w:r w:rsidRPr="000A28AB">
        <w:lastRenderedPageBreak/>
        <w:t>References</w:t>
      </w:r>
    </w:p>
    <w:p w14:paraId="0DC3CA4C" w14:textId="20C530AD" w:rsidR="00E42EF9" w:rsidRPr="00E42EF9" w:rsidRDefault="00750BAE"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E42EF9" w:rsidRPr="00E42EF9">
        <w:rPr>
          <w:rFonts w:ascii="Times New Roman" w:eastAsia="Times New Roman" w:hAnsi="Times New Roman" w:cs="Times New Roman"/>
          <w:noProof/>
        </w:rPr>
        <w:t>1.</w:t>
      </w:r>
      <w:r w:rsidR="00E42EF9" w:rsidRPr="00E42EF9">
        <w:rPr>
          <w:rFonts w:ascii="Times New Roman" w:eastAsia="Times New Roman" w:hAnsi="Times New Roman" w:cs="Times New Roman"/>
          <w:noProof/>
        </w:rPr>
        <w:tab/>
        <w:t xml:space="preserve">Hall, B. G., Acar, H., Nandipati, A. &amp; Barlow, M. Growth rates made easy. </w:t>
      </w:r>
      <w:r w:rsidR="00E42EF9" w:rsidRPr="00E42EF9">
        <w:rPr>
          <w:rFonts w:ascii="Times New Roman" w:eastAsia="Times New Roman" w:hAnsi="Times New Roman" w:cs="Times New Roman"/>
          <w:i/>
          <w:iCs/>
          <w:noProof/>
        </w:rPr>
        <w:t>Mol. Biol. Evol.</w:t>
      </w:r>
      <w:r w:rsidR="00E42EF9" w:rsidRPr="00E42EF9">
        <w:rPr>
          <w:rFonts w:ascii="Times New Roman" w:eastAsia="Times New Roman" w:hAnsi="Times New Roman" w:cs="Times New Roman"/>
          <w:noProof/>
        </w:rPr>
        <w:t xml:space="preserve"> </w:t>
      </w:r>
      <w:r w:rsidR="00E42EF9" w:rsidRPr="00E42EF9">
        <w:rPr>
          <w:rFonts w:ascii="Times New Roman" w:eastAsia="Times New Roman" w:hAnsi="Times New Roman" w:cs="Times New Roman"/>
          <w:b/>
          <w:bCs/>
          <w:noProof/>
        </w:rPr>
        <w:t>31,</w:t>
      </w:r>
      <w:r w:rsidR="00E42EF9" w:rsidRPr="00E42EF9">
        <w:rPr>
          <w:rFonts w:ascii="Times New Roman" w:eastAsia="Times New Roman" w:hAnsi="Times New Roman" w:cs="Times New Roman"/>
          <w:noProof/>
        </w:rPr>
        <w:t xml:space="preserve"> 232–238 (2014).</w:t>
      </w:r>
    </w:p>
    <w:p w14:paraId="2B3488E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w:t>
      </w:r>
      <w:r w:rsidRPr="00E42EF9">
        <w:rPr>
          <w:rFonts w:ascii="Times New Roman" w:eastAsia="Times New Roman" w:hAnsi="Times New Roman" w:cs="Times New Roman"/>
          <w:noProof/>
        </w:rPr>
        <w:tab/>
        <w:t xml:space="preserve">Crow, J. F. &amp; Kimura, M. </w:t>
      </w:r>
      <w:r w:rsidRPr="00E42EF9">
        <w:rPr>
          <w:rFonts w:ascii="Times New Roman" w:eastAsia="Times New Roman" w:hAnsi="Times New Roman" w:cs="Times New Roman"/>
          <w:i/>
          <w:iCs/>
          <w:noProof/>
        </w:rPr>
        <w:t>An introduction to population genetics theory</w:t>
      </w:r>
      <w:r w:rsidRPr="00E42EF9">
        <w:rPr>
          <w:rFonts w:ascii="Times New Roman" w:eastAsia="Times New Roman" w:hAnsi="Times New Roman" w:cs="Times New Roman"/>
          <w:noProof/>
        </w:rPr>
        <w:t>. (Burgess Pub. Co., 1970).</w:t>
      </w:r>
    </w:p>
    <w:p w14:paraId="19749761"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w:t>
      </w:r>
      <w:r w:rsidRPr="00E42EF9">
        <w:rPr>
          <w:rFonts w:ascii="Times New Roman" w:eastAsia="Times New Roman" w:hAnsi="Times New Roman" w:cs="Times New Roman"/>
          <w:noProof/>
        </w:rPr>
        <w:tab/>
        <w:t xml:space="preserve">Chevin, L.-M. On measuring selection in experimental evolution. </w:t>
      </w:r>
      <w:r w:rsidRPr="00E42EF9">
        <w:rPr>
          <w:rFonts w:ascii="Times New Roman" w:eastAsia="Times New Roman" w:hAnsi="Times New Roman" w:cs="Times New Roman"/>
          <w:i/>
          <w:iCs/>
          <w:noProof/>
        </w:rPr>
        <w:t>Biol. Lett.</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7,</w:t>
      </w:r>
      <w:r w:rsidRPr="00E42EF9">
        <w:rPr>
          <w:rFonts w:ascii="Times New Roman" w:eastAsia="Times New Roman" w:hAnsi="Times New Roman" w:cs="Times New Roman"/>
          <w:noProof/>
        </w:rPr>
        <w:t xml:space="preserve"> 210–3 (2011).</w:t>
      </w:r>
    </w:p>
    <w:p w14:paraId="28E02414"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4.</w:t>
      </w:r>
      <w:r w:rsidRPr="00E42EF9">
        <w:rPr>
          <w:rFonts w:ascii="Times New Roman" w:eastAsia="Times New Roman" w:hAnsi="Times New Roman" w:cs="Times New Roman"/>
          <w:noProof/>
        </w:rPr>
        <w:tab/>
        <w:t xml:space="preserve">Wahl, L. M. &amp; Zhu, A. D. Survival probability of beneficial mutations in bacterial batch culture. </w:t>
      </w:r>
      <w:r w:rsidRPr="00E42EF9">
        <w:rPr>
          <w:rFonts w:ascii="Times New Roman" w:eastAsia="Times New Roman" w:hAnsi="Times New Roman" w:cs="Times New Roman"/>
          <w:i/>
          <w:iCs/>
          <w:noProof/>
        </w:rPr>
        <w:t>Gene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00,</w:t>
      </w:r>
      <w:r w:rsidRPr="00E42EF9">
        <w:rPr>
          <w:rFonts w:ascii="Times New Roman" w:eastAsia="Times New Roman" w:hAnsi="Times New Roman" w:cs="Times New Roman"/>
          <w:noProof/>
        </w:rPr>
        <w:t xml:space="preserve"> 309–20 (2015).</w:t>
      </w:r>
    </w:p>
    <w:p w14:paraId="39D4E3D0"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5.</w:t>
      </w:r>
      <w:r w:rsidRPr="00E42EF9">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E42EF9">
        <w:rPr>
          <w:rFonts w:ascii="Times New Roman" w:eastAsia="Times New Roman" w:hAnsi="Times New Roman" w:cs="Times New Roman"/>
          <w:i/>
          <w:iCs/>
          <w:noProof/>
        </w:rPr>
        <w:t>PLoS One</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e0126915 (2015).</w:t>
      </w:r>
    </w:p>
    <w:p w14:paraId="3734868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6.</w:t>
      </w:r>
      <w:r w:rsidRPr="00E42EF9">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E42EF9">
        <w:rPr>
          <w:rFonts w:ascii="Times New Roman" w:eastAsia="Times New Roman" w:hAnsi="Times New Roman" w:cs="Times New Roman"/>
          <w:i/>
          <w:iCs/>
          <w:noProof/>
        </w:rPr>
        <w:t>Mol. Biol. Evol.</w:t>
      </w:r>
      <w:r w:rsidRPr="00E42EF9">
        <w:rPr>
          <w:rFonts w:ascii="Times New Roman" w:eastAsia="Times New Roman" w:hAnsi="Times New Roman" w:cs="Times New Roman"/>
          <w:noProof/>
        </w:rPr>
        <w:t xml:space="preserve"> msv143 (2015). doi:10.1093/molbev/msv143</w:t>
      </w:r>
    </w:p>
    <w:p w14:paraId="75195BA1"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7.</w:t>
      </w:r>
      <w:r w:rsidRPr="00E42EF9">
        <w:rPr>
          <w:rFonts w:ascii="Times New Roman" w:eastAsia="Times New Roman" w:hAnsi="Times New Roman" w:cs="Times New Roman"/>
          <w:noProof/>
        </w:rPr>
        <w:tab/>
        <w:t xml:space="preserve">Wiser, M. J. &amp; Lenski, R. E. A Comparison of Methods to Measure Fitness in </w:t>
      </w:r>
      <w:r w:rsidRPr="00E42EF9">
        <w:rPr>
          <w:rFonts w:ascii="Times New Roman" w:eastAsia="Times New Roman" w:hAnsi="Times New Roman" w:cs="Times New Roman"/>
          <w:i/>
          <w:iCs/>
          <w:noProof/>
        </w:rPr>
        <w:t>Escherichia coli</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i/>
          <w:iCs/>
          <w:noProof/>
        </w:rPr>
        <w:t>PLoS One</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e0126210 (2015).</w:t>
      </w:r>
    </w:p>
    <w:p w14:paraId="68DD1BF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8.</w:t>
      </w:r>
      <w:r w:rsidRPr="00E42EF9">
        <w:rPr>
          <w:rFonts w:ascii="Times New Roman" w:eastAsia="Times New Roman" w:hAnsi="Times New Roman" w:cs="Times New Roman"/>
          <w:noProof/>
        </w:rPr>
        <w:tab/>
        <w:t>Gallet, R., Cooper, T. F., Elena, S. F. &amp; Lenormand, T. Measuring selection coefficients below 10</w:t>
      </w:r>
      <w:r w:rsidRPr="00E42EF9">
        <w:rPr>
          <w:rFonts w:ascii="Times New Roman" w:eastAsia="Times New Roman" w:hAnsi="Times New Roman" w:cs="Times New Roman"/>
          <w:noProof/>
          <w:vertAlign w:val="superscript"/>
        </w:rPr>
        <w:t>-3</w:t>
      </w:r>
      <w:r w:rsidRPr="00E42EF9">
        <w:rPr>
          <w:rFonts w:ascii="Times New Roman" w:eastAsia="Times New Roman" w:hAnsi="Times New Roman" w:cs="Times New Roman"/>
          <w:noProof/>
        </w:rPr>
        <w:t xml:space="preserve">: method, questions, and prospects. </w:t>
      </w:r>
      <w:r w:rsidRPr="00E42EF9">
        <w:rPr>
          <w:rFonts w:ascii="Times New Roman" w:eastAsia="Times New Roman" w:hAnsi="Times New Roman" w:cs="Times New Roman"/>
          <w:i/>
          <w:iCs/>
          <w:noProof/>
        </w:rPr>
        <w:t>Gene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90,</w:t>
      </w:r>
      <w:r w:rsidRPr="00E42EF9">
        <w:rPr>
          <w:rFonts w:ascii="Times New Roman" w:eastAsia="Times New Roman" w:hAnsi="Times New Roman" w:cs="Times New Roman"/>
          <w:noProof/>
        </w:rPr>
        <w:t xml:space="preserve"> 175–86 (2012).</w:t>
      </w:r>
    </w:p>
    <w:p w14:paraId="05876CFD"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9.</w:t>
      </w:r>
      <w:r w:rsidRPr="00E42EF9">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E42EF9">
        <w:rPr>
          <w:rFonts w:ascii="Times New Roman" w:eastAsia="Times New Roman" w:hAnsi="Times New Roman" w:cs="Times New Roman"/>
          <w:i/>
          <w:iCs/>
          <w:noProof/>
        </w:rPr>
        <w:t>Gene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96,</w:t>
      </w:r>
      <w:r w:rsidRPr="00E42EF9">
        <w:rPr>
          <w:rFonts w:ascii="Times New Roman" w:eastAsia="Times New Roman" w:hAnsi="Times New Roman" w:cs="Times New Roman"/>
          <w:noProof/>
        </w:rPr>
        <w:t xml:space="preserve"> 1–35 (2014).</w:t>
      </w:r>
    </w:p>
    <w:p w14:paraId="376CE29A"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0.</w:t>
      </w:r>
      <w:r w:rsidRPr="00E42EF9">
        <w:rPr>
          <w:rFonts w:ascii="Times New Roman" w:eastAsia="Times New Roman" w:hAnsi="Times New Roman" w:cs="Times New Roman"/>
          <w:noProof/>
        </w:rPr>
        <w:tab/>
        <w:t xml:space="preserve">Levy, S. F.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Quantitative evolutionary dynamics using high-resolution lineage tracking. </w:t>
      </w:r>
      <w:r w:rsidRPr="00E42EF9">
        <w:rPr>
          <w:rFonts w:ascii="Times New Roman" w:eastAsia="Times New Roman" w:hAnsi="Times New Roman" w:cs="Times New Roman"/>
          <w:i/>
          <w:iCs/>
          <w:noProof/>
        </w:rPr>
        <w:t>Nature</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519,</w:t>
      </w:r>
      <w:r w:rsidRPr="00E42EF9">
        <w:rPr>
          <w:rFonts w:ascii="Times New Roman" w:eastAsia="Times New Roman" w:hAnsi="Times New Roman" w:cs="Times New Roman"/>
          <w:noProof/>
        </w:rPr>
        <w:t xml:space="preserve"> 181–186 (2015).</w:t>
      </w:r>
    </w:p>
    <w:p w14:paraId="673E0CBA"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1.</w:t>
      </w:r>
      <w:r w:rsidRPr="00E42EF9">
        <w:rPr>
          <w:rFonts w:ascii="Times New Roman" w:eastAsia="Times New Roman" w:hAnsi="Times New Roman" w:cs="Times New Roman"/>
          <w:noProof/>
        </w:rPr>
        <w:tab/>
        <w:t xml:space="preserve">Baranyi, J. &amp; Roberts, T. A. A dynamic approach to predicting bacterial growth in food. </w:t>
      </w:r>
      <w:r w:rsidRPr="00E42EF9">
        <w:rPr>
          <w:rFonts w:ascii="Times New Roman" w:eastAsia="Times New Roman" w:hAnsi="Times New Roman" w:cs="Times New Roman"/>
          <w:i/>
          <w:iCs/>
          <w:noProof/>
        </w:rPr>
        <w:t>Int. J. Food Microbio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3,</w:t>
      </w:r>
      <w:r w:rsidRPr="00E42EF9">
        <w:rPr>
          <w:rFonts w:ascii="Times New Roman" w:eastAsia="Times New Roman" w:hAnsi="Times New Roman" w:cs="Times New Roman"/>
          <w:noProof/>
        </w:rPr>
        <w:t xml:space="preserve"> 277–294 (1994).</w:t>
      </w:r>
    </w:p>
    <w:p w14:paraId="527B3328"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2.</w:t>
      </w:r>
      <w:r w:rsidRPr="00E42EF9">
        <w:rPr>
          <w:rFonts w:ascii="Times New Roman" w:eastAsia="Times New Roman" w:hAnsi="Times New Roman" w:cs="Times New Roman"/>
          <w:noProof/>
        </w:rPr>
        <w:tab/>
        <w:t xml:space="preserve">Murray, J. D. </w:t>
      </w:r>
      <w:r w:rsidRPr="00E42EF9">
        <w:rPr>
          <w:rFonts w:ascii="Times New Roman" w:eastAsia="Times New Roman" w:hAnsi="Times New Roman" w:cs="Times New Roman"/>
          <w:i/>
          <w:iCs/>
          <w:noProof/>
        </w:rPr>
        <w:t>Mathematical Biology: I. An Introduction</w:t>
      </w:r>
      <w:r w:rsidRPr="00E42EF9">
        <w:rPr>
          <w:rFonts w:ascii="Times New Roman" w:eastAsia="Times New Roman" w:hAnsi="Times New Roman" w:cs="Times New Roman"/>
          <w:noProof/>
        </w:rPr>
        <w:t>. (Springer, 2002).</w:t>
      </w:r>
    </w:p>
    <w:p w14:paraId="5B665B7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3.</w:t>
      </w:r>
      <w:r w:rsidRPr="00E42EF9">
        <w:rPr>
          <w:rFonts w:ascii="Times New Roman" w:eastAsia="Times New Roman" w:hAnsi="Times New Roman" w:cs="Times New Roman"/>
          <w:noProof/>
        </w:rPr>
        <w:tab/>
        <w:t xml:space="preserve">Van Rossum, G. &amp; others. Python Programming Language. in </w:t>
      </w:r>
      <w:r w:rsidRPr="00E42EF9">
        <w:rPr>
          <w:rFonts w:ascii="Times New Roman" w:eastAsia="Times New Roman" w:hAnsi="Times New Roman" w:cs="Times New Roman"/>
          <w:i/>
          <w:iCs/>
          <w:noProof/>
        </w:rPr>
        <w:t xml:space="preserve">USENIX Annual </w:t>
      </w:r>
      <w:r w:rsidRPr="00E42EF9">
        <w:rPr>
          <w:rFonts w:ascii="Times New Roman" w:eastAsia="Times New Roman" w:hAnsi="Times New Roman" w:cs="Times New Roman"/>
          <w:i/>
          <w:iCs/>
          <w:noProof/>
        </w:rPr>
        <w:lastRenderedPageBreak/>
        <w:t>Technical Conference</w:t>
      </w:r>
      <w:r w:rsidRPr="00E42EF9">
        <w:rPr>
          <w:rFonts w:ascii="Times New Roman" w:eastAsia="Times New Roman" w:hAnsi="Times New Roman" w:cs="Times New Roman"/>
          <w:noProof/>
        </w:rPr>
        <w:t xml:space="preserve"> (2007).</w:t>
      </w:r>
    </w:p>
    <w:p w14:paraId="00D017EA"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4.</w:t>
      </w:r>
      <w:r w:rsidRPr="00E42EF9">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E42EF9">
        <w:rPr>
          <w:rFonts w:ascii="Times New Roman" w:eastAsia="Times New Roman" w:hAnsi="Times New Roman" w:cs="Times New Roman"/>
          <w:i/>
          <w:iCs/>
          <w:noProof/>
        </w:rPr>
        <w:t>Science (80-. ).</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311,</w:t>
      </w:r>
      <w:r w:rsidRPr="00E42EF9">
        <w:rPr>
          <w:rFonts w:ascii="Times New Roman" w:eastAsia="Times New Roman" w:hAnsi="Times New Roman" w:cs="Times New Roman"/>
          <w:noProof/>
        </w:rPr>
        <w:t xml:space="preserve"> 1615–7 (2006).</w:t>
      </w:r>
    </w:p>
    <w:p w14:paraId="4A320F2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5.</w:t>
      </w:r>
      <w:r w:rsidRPr="00E42EF9">
        <w:rPr>
          <w:rFonts w:ascii="Times New Roman" w:eastAsia="Times New Roman" w:hAnsi="Times New Roman" w:cs="Times New Roman"/>
          <w:noProof/>
        </w:rPr>
        <w:tab/>
        <w:t xml:space="preserve">Bell, G. Experimental genomics of fitness in yeast. </w:t>
      </w:r>
      <w:r w:rsidRPr="00E42EF9">
        <w:rPr>
          <w:rFonts w:ascii="Times New Roman" w:eastAsia="Times New Roman" w:hAnsi="Times New Roman" w:cs="Times New Roman"/>
          <w:i/>
          <w:iCs/>
          <w:noProof/>
        </w:rPr>
        <w:t>Proc. R. Soc. B Biol. Sci.</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77,</w:t>
      </w:r>
      <w:r w:rsidRPr="00E42EF9">
        <w:rPr>
          <w:rFonts w:ascii="Times New Roman" w:eastAsia="Times New Roman" w:hAnsi="Times New Roman" w:cs="Times New Roman"/>
          <w:noProof/>
        </w:rPr>
        <w:t xml:space="preserve"> 1459–1467 (2010).</w:t>
      </w:r>
    </w:p>
    <w:p w14:paraId="7D7C05E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6.</w:t>
      </w:r>
      <w:r w:rsidRPr="00E42EF9">
        <w:rPr>
          <w:rFonts w:ascii="Times New Roman" w:eastAsia="Times New Roman" w:hAnsi="Times New Roman" w:cs="Times New Roman"/>
          <w:noProof/>
        </w:rPr>
        <w:tab/>
        <w:t xml:space="preserve">Zelcbuch, L.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Spanning high-dimensional expression space using ribosome-binding site combinatorics. </w:t>
      </w:r>
      <w:r w:rsidRPr="00E42EF9">
        <w:rPr>
          <w:rFonts w:ascii="Times New Roman" w:eastAsia="Times New Roman" w:hAnsi="Times New Roman" w:cs="Times New Roman"/>
          <w:i/>
          <w:iCs/>
          <w:noProof/>
        </w:rPr>
        <w:t>Nucleic Acids Re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41,</w:t>
      </w:r>
      <w:r w:rsidRPr="00E42EF9">
        <w:rPr>
          <w:rFonts w:ascii="Times New Roman" w:eastAsia="Times New Roman" w:hAnsi="Times New Roman" w:cs="Times New Roman"/>
          <w:noProof/>
        </w:rPr>
        <w:t xml:space="preserve"> e98–e98 (2013).</w:t>
      </w:r>
    </w:p>
    <w:p w14:paraId="19FBB08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7.</w:t>
      </w:r>
      <w:r w:rsidRPr="00E42EF9">
        <w:rPr>
          <w:rFonts w:ascii="Times New Roman" w:eastAsia="Times New Roman" w:hAnsi="Times New Roman" w:cs="Times New Roman"/>
          <w:noProof/>
        </w:rPr>
        <w:tab/>
        <w:t>R Development Core Team. R: A Language and Environment for Statistical Computing. (2012).</w:t>
      </w:r>
    </w:p>
    <w:p w14:paraId="67B03908"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8.</w:t>
      </w:r>
      <w:r w:rsidRPr="00E42EF9">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E42EF9">
        <w:rPr>
          <w:rFonts w:ascii="Times New Roman" w:eastAsia="Times New Roman" w:hAnsi="Times New Roman" w:cs="Times New Roman"/>
          <w:i/>
          <w:iCs/>
          <w:noProof/>
        </w:rPr>
        <w:t>Bioinforma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8,</w:t>
      </w:r>
      <w:r w:rsidRPr="00E42EF9">
        <w:rPr>
          <w:rFonts w:ascii="Times New Roman" w:eastAsia="Times New Roman" w:hAnsi="Times New Roman" w:cs="Times New Roman"/>
          <w:noProof/>
        </w:rPr>
        <w:t xml:space="preserve"> 2052–2058 (2012).</w:t>
      </w:r>
    </w:p>
    <w:p w14:paraId="6E88C9C3"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9.</w:t>
      </w:r>
      <w:r w:rsidRPr="00E42EF9">
        <w:rPr>
          <w:rFonts w:ascii="Times New Roman" w:eastAsia="Times New Roman" w:hAnsi="Times New Roman" w:cs="Times New Roman"/>
          <w:noProof/>
        </w:rPr>
        <w:tab/>
        <w:t xml:space="preserve">van der Walt, S., Colbert, S. C. &amp; Varoquaux, G. The NumPy Array: A Structure for Efficient Numerical Computation. </w:t>
      </w:r>
      <w:r w:rsidRPr="00E42EF9">
        <w:rPr>
          <w:rFonts w:ascii="Times New Roman" w:eastAsia="Times New Roman" w:hAnsi="Times New Roman" w:cs="Times New Roman"/>
          <w:i/>
          <w:iCs/>
          <w:noProof/>
        </w:rPr>
        <w:t>Comput. Sci. Eng.</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3,</w:t>
      </w:r>
      <w:r w:rsidRPr="00E42EF9">
        <w:rPr>
          <w:rFonts w:ascii="Times New Roman" w:eastAsia="Times New Roman" w:hAnsi="Times New Roman" w:cs="Times New Roman"/>
          <w:noProof/>
        </w:rPr>
        <w:t xml:space="preserve"> 22–30 (2011).</w:t>
      </w:r>
    </w:p>
    <w:p w14:paraId="10B1203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0.</w:t>
      </w:r>
      <w:r w:rsidRPr="00E42EF9">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762DF13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1.</w:t>
      </w:r>
      <w:r w:rsidRPr="00E42EF9">
        <w:rPr>
          <w:rFonts w:ascii="Times New Roman" w:eastAsia="Times New Roman" w:hAnsi="Times New Roman" w:cs="Times New Roman"/>
          <w:noProof/>
        </w:rPr>
        <w:tab/>
        <w:t xml:space="preserve">Hunter, J. D. Matplotlib: A 2D Graphics Environment. </w:t>
      </w:r>
      <w:r w:rsidRPr="00E42EF9">
        <w:rPr>
          <w:rFonts w:ascii="Times New Roman" w:eastAsia="Times New Roman" w:hAnsi="Times New Roman" w:cs="Times New Roman"/>
          <w:i/>
          <w:iCs/>
          <w:noProof/>
        </w:rPr>
        <w:t>Comput. Sci. Eng.</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9,</w:t>
      </w:r>
      <w:r w:rsidRPr="00E42EF9">
        <w:rPr>
          <w:rFonts w:ascii="Times New Roman" w:eastAsia="Times New Roman" w:hAnsi="Times New Roman" w:cs="Times New Roman"/>
          <w:noProof/>
        </w:rPr>
        <w:t xml:space="preserve"> 90–95 (2007).</w:t>
      </w:r>
    </w:p>
    <w:p w14:paraId="5B8BA1E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2.</w:t>
      </w:r>
      <w:r w:rsidRPr="00E42EF9">
        <w:rPr>
          <w:rFonts w:ascii="Times New Roman" w:eastAsia="Times New Roman" w:hAnsi="Times New Roman" w:cs="Times New Roman"/>
          <w:noProof/>
        </w:rPr>
        <w:tab/>
        <w:t xml:space="preserve">McKinney, W. Data Structures for Statistical Computing in Python. in </w:t>
      </w:r>
      <w:r w:rsidRPr="00E42EF9">
        <w:rPr>
          <w:rFonts w:ascii="Times New Roman" w:eastAsia="Times New Roman" w:hAnsi="Times New Roman" w:cs="Times New Roman"/>
          <w:i/>
          <w:iCs/>
          <w:noProof/>
        </w:rPr>
        <w:t>Proceedings of the 9th Python in Science Conference</w:t>
      </w:r>
      <w:r w:rsidRPr="00E42EF9">
        <w:rPr>
          <w:rFonts w:ascii="Times New Roman" w:eastAsia="Times New Roman" w:hAnsi="Times New Roman" w:cs="Times New Roman"/>
          <w:noProof/>
        </w:rPr>
        <w:t xml:space="preserve"> (eds. van der Walt, S. &amp; Millman, J.) 51–56 (2010).</w:t>
      </w:r>
    </w:p>
    <w:p w14:paraId="16CEC302"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3.</w:t>
      </w:r>
      <w:r w:rsidRPr="00E42EF9">
        <w:rPr>
          <w:rFonts w:ascii="Times New Roman" w:eastAsia="Times New Roman" w:hAnsi="Times New Roman" w:cs="Times New Roman"/>
          <w:noProof/>
        </w:rPr>
        <w:tab/>
        <w:t xml:space="preserve">Waskom, M.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seaborn: v0.7.0 (January 2016). (2016). doi:10.5281/zenodo.45133</w:t>
      </w:r>
    </w:p>
    <w:p w14:paraId="151BDE0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4.</w:t>
      </w:r>
      <w:r w:rsidRPr="00E42EF9">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69214BC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5.</w:t>
      </w:r>
      <w:r w:rsidRPr="00E42EF9">
        <w:rPr>
          <w:rFonts w:ascii="Times New Roman" w:eastAsia="Times New Roman" w:hAnsi="Times New Roman" w:cs="Times New Roman"/>
          <w:noProof/>
        </w:rPr>
        <w:tab/>
        <w:t xml:space="preserve">Pedregosa, F.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Scikit-learn: Machine Learning in Python. </w:t>
      </w:r>
      <w:r w:rsidRPr="00E42EF9">
        <w:rPr>
          <w:rFonts w:ascii="Times New Roman" w:eastAsia="Times New Roman" w:hAnsi="Times New Roman" w:cs="Times New Roman"/>
          <w:i/>
          <w:iCs/>
          <w:noProof/>
        </w:rPr>
        <w:t>J. Mach. Learn. Re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2,</w:t>
      </w:r>
      <w:r w:rsidRPr="00E42EF9">
        <w:rPr>
          <w:rFonts w:ascii="Times New Roman" w:eastAsia="Times New Roman" w:hAnsi="Times New Roman" w:cs="Times New Roman"/>
          <w:noProof/>
        </w:rPr>
        <w:t xml:space="preserve"> 2825–2830 (2011).</w:t>
      </w:r>
    </w:p>
    <w:p w14:paraId="3D658CC1"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lastRenderedPageBreak/>
        <w:t>26.</w:t>
      </w:r>
      <w:r w:rsidRPr="00E42EF9">
        <w:rPr>
          <w:rFonts w:ascii="Times New Roman" w:eastAsia="Times New Roman" w:hAnsi="Times New Roman" w:cs="Times New Roman"/>
          <w:noProof/>
        </w:rPr>
        <w:tab/>
        <w:t>SymPy Development Team. SymPy: Python library for symbolic mathematics. (2014).</w:t>
      </w:r>
    </w:p>
    <w:p w14:paraId="7BD59210"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7.</w:t>
      </w:r>
      <w:r w:rsidRPr="00E42EF9">
        <w:rPr>
          <w:rFonts w:ascii="Times New Roman" w:eastAsia="Times New Roman" w:hAnsi="Times New Roman" w:cs="Times New Roman"/>
          <w:noProof/>
        </w:rPr>
        <w:tab/>
        <w:t xml:space="preserve">Kass, R. &amp; Raftery, A. Bayes Factors. </w:t>
      </w:r>
      <w:r w:rsidRPr="00E42EF9">
        <w:rPr>
          <w:rFonts w:ascii="Times New Roman" w:eastAsia="Times New Roman" w:hAnsi="Times New Roman" w:cs="Times New Roman"/>
          <w:i/>
          <w:iCs/>
          <w:noProof/>
        </w:rPr>
        <w:t>J. Am. Stat. Assoc.</w:t>
      </w:r>
      <w:r w:rsidRPr="00E42EF9">
        <w:rPr>
          <w:rFonts w:ascii="Times New Roman" w:eastAsia="Times New Roman" w:hAnsi="Times New Roman" w:cs="Times New Roman"/>
          <w:noProof/>
        </w:rPr>
        <w:t xml:space="preserve"> 773–795 (1995). doi:doi: 10.2307/2291091</w:t>
      </w:r>
    </w:p>
    <w:p w14:paraId="4B517AB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8.</w:t>
      </w:r>
      <w:r w:rsidRPr="00E42EF9">
        <w:rPr>
          <w:rFonts w:ascii="Times New Roman" w:eastAsia="Times New Roman" w:hAnsi="Times New Roman" w:cs="Times New Roman"/>
          <w:noProof/>
        </w:rPr>
        <w:tab/>
        <w:t xml:space="preserve">Ward, E. J. A review and comparison of four commonly used Bayesian and maximum likelihood model selection tools. </w:t>
      </w:r>
      <w:r w:rsidRPr="00E42EF9">
        <w:rPr>
          <w:rFonts w:ascii="Times New Roman" w:eastAsia="Times New Roman" w:hAnsi="Times New Roman" w:cs="Times New Roman"/>
          <w:i/>
          <w:iCs/>
          <w:noProof/>
        </w:rPr>
        <w:t>Ecol. Model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11,</w:t>
      </w:r>
      <w:r w:rsidRPr="00E42EF9">
        <w:rPr>
          <w:rFonts w:ascii="Times New Roman" w:eastAsia="Times New Roman" w:hAnsi="Times New Roman" w:cs="Times New Roman"/>
          <w:noProof/>
        </w:rPr>
        <w:t xml:space="preserve"> 1–10 (2008).</w:t>
      </w:r>
    </w:p>
    <w:p w14:paraId="0FDE28C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9.</w:t>
      </w:r>
      <w:r w:rsidRPr="00E42EF9">
        <w:rPr>
          <w:rFonts w:ascii="Times New Roman" w:eastAsia="Times New Roman" w:hAnsi="Times New Roman" w:cs="Times New Roman"/>
          <w:noProof/>
        </w:rPr>
        <w:tab/>
        <w:t xml:space="preserve">Perez, F. &amp; Granger, B. E. IPython: A System for Interactive Scientific Computing. </w:t>
      </w:r>
      <w:r w:rsidRPr="00E42EF9">
        <w:rPr>
          <w:rFonts w:ascii="Times New Roman" w:eastAsia="Times New Roman" w:hAnsi="Times New Roman" w:cs="Times New Roman"/>
          <w:i/>
          <w:iCs/>
          <w:noProof/>
        </w:rPr>
        <w:t>Comput. Sci. Eng.</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9,</w:t>
      </w:r>
      <w:r w:rsidRPr="00E42EF9">
        <w:rPr>
          <w:rFonts w:ascii="Times New Roman" w:eastAsia="Times New Roman" w:hAnsi="Times New Roman" w:cs="Times New Roman"/>
          <w:noProof/>
        </w:rPr>
        <w:t xml:space="preserve"> 21–29 (2007).</w:t>
      </w:r>
    </w:p>
    <w:p w14:paraId="58CF5A1F"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0.</w:t>
      </w:r>
      <w:r w:rsidRPr="00E42EF9">
        <w:rPr>
          <w:rFonts w:ascii="Times New Roman" w:eastAsia="Times New Roman" w:hAnsi="Times New Roman" w:cs="Times New Roman"/>
          <w:noProof/>
        </w:rPr>
        <w:tab/>
        <w:t xml:space="preserve">Otto, S. P. &amp; Day, T. </w:t>
      </w:r>
      <w:r w:rsidRPr="00E42EF9">
        <w:rPr>
          <w:rFonts w:ascii="Times New Roman" w:eastAsia="Times New Roman" w:hAnsi="Times New Roman" w:cs="Times New Roman"/>
          <w:i/>
          <w:iCs/>
          <w:noProof/>
        </w:rPr>
        <w:t>A biologist’s guide to mathematical modeling in ecology and evolution</w:t>
      </w:r>
      <w:r w:rsidRPr="00E42EF9">
        <w:rPr>
          <w:rFonts w:ascii="Times New Roman" w:eastAsia="Times New Roman" w:hAnsi="Times New Roman" w:cs="Times New Roman"/>
          <w:noProof/>
        </w:rPr>
        <w:t>. (Princeton University Press, 2007).</w:t>
      </w:r>
    </w:p>
    <w:p w14:paraId="25C12C7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1.</w:t>
      </w:r>
      <w:r w:rsidRPr="00E42EF9">
        <w:rPr>
          <w:rFonts w:ascii="Times New Roman" w:eastAsia="Times New Roman" w:hAnsi="Times New Roman" w:cs="Times New Roman"/>
          <w:noProof/>
        </w:rPr>
        <w:tab/>
        <w:t xml:space="preserve">Gopalsamy, K. Convergence in a resource-based competition system. </w:t>
      </w:r>
      <w:r w:rsidRPr="00E42EF9">
        <w:rPr>
          <w:rFonts w:ascii="Times New Roman" w:eastAsia="Times New Roman" w:hAnsi="Times New Roman" w:cs="Times New Roman"/>
          <w:i/>
          <w:iCs/>
          <w:noProof/>
        </w:rPr>
        <w:t>Bull. Math. Bio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48,</w:t>
      </w:r>
      <w:r w:rsidRPr="00E42EF9">
        <w:rPr>
          <w:rFonts w:ascii="Times New Roman" w:eastAsia="Times New Roman" w:hAnsi="Times New Roman" w:cs="Times New Roman"/>
          <w:noProof/>
        </w:rPr>
        <w:t xml:space="preserve"> 681–699 (1986).</w:t>
      </w:r>
    </w:p>
    <w:p w14:paraId="7ED34C22"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2.</w:t>
      </w:r>
      <w:r w:rsidRPr="00E42EF9">
        <w:rPr>
          <w:rFonts w:ascii="Times New Roman" w:eastAsia="Times New Roman" w:hAnsi="Times New Roman" w:cs="Times New Roman"/>
          <w:noProof/>
        </w:rPr>
        <w:tab/>
        <w:t xml:space="preserve">Dilao, R. &amp; Domingos, T. A General Approach to the Modelling of Trophic Chains. </w:t>
      </w:r>
      <w:r w:rsidRPr="00E42EF9">
        <w:rPr>
          <w:rFonts w:ascii="Times New Roman" w:eastAsia="Times New Roman" w:hAnsi="Times New Roman" w:cs="Times New Roman"/>
          <w:i/>
          <w:iCs/>
          <w:noProof/>
        </w:rPr>
        <w:t>Ecol. Model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32,</w:t>
      </w:r>
      <w:r w:rsidRPr="00E42EF9">
        <w:rPr>
          <w:rFonts w:ascii="Times New Roman" w:eastAsia="Times New Roman" w:hAnsi="Times New Roman" w:cs="Times New Roman"/>
          <w:noProof/>
        </w:rPr>
        <w:t xml:space="preserve"> 20 (1999).</w:t>
      </w:r>
    </w:p>
    <w:p w14:paraId="0B1CA712"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3.</w:t>
      </w:r>
      <w:r w:rsidRPr="00E42EF9">
        <w:rPr>
          <w:rFonts w:ascii="Times New Roman" w:eastAsia="Times New Roman" w:hAnsi="Times New Roman" w:cs="Times New Roman"/>
          <w:noProof/>
        </w:rPr>
        <w:tab/>
        <w:t xml:space="preserve">Richards, F. J. A Flexible Growth Function for Empirical Use. </w:t>
      </w:r>
      <w:r w:rsidRPr="00E42EF9">
        <w:rPr>
          <w:rFonts w:ascii="Times New Roman" w:eastAsia="Times New Roman" w:hAnsi="Times New Roman" w:cs="Times New Roman"/>
          <w:i/>
          <w:iCs/>
          <w:noProof/>
        </w:rPr>
        <w:t>J. Exp. Bot.</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290–301 (1959).</w:t>
      </w:r>
    </w:p>
    <w:p w14:paraId="6542149C"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4.</w:t>
      </w:r>
      <w:r w:rsidRPr="00E42EF9">
        <w:rPr>
          <w:rFonts w:ascii="Times New Roman" w:eastAsia="Times New Roman" w:hAnsi="Times New Roman" w:cs="Times New Roman"/>
          <w:noProof/>
        </w:rPr>
        <w:tab/>
        <w:t xml:space="preserve">Baranyi, J. Simple is good as long as it is enough. </w:t>
      </w:r>
      <w:r w:rsidRPr="00E42EF9">
        <w:rPr>
          <w:rFonts w:ascii="Times New Roman" w:eastAsia="Times New Roman" w:hAnsi="Times New Roman" w:cs="Times New Roman"/>
          <w:i/>
          <w:iCs/>
          <w:noProof/>
        </w:rPr>
        <w:t>Commentary</w:t>
      </w:r>
      <w:r w:rsidRPr="00E42EF9">
        <w:rPr>
          <w:rFonts w:ascii="Times New Roman" w:eastAsia="Times New Roman" w:hAnsi="Times New Roman" w:cs="Times New Roman"/>
          <w:noProof/>
        </w:rPr>
        <w:t xml:space="preserve"> 391–394 (1997). doi:10.1006/fmic.1996.0080</w:t>
      </w:r>
    </w:p>
    <w:p w14:paraId="331D91E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5.</w:t>
      </w:r>
      <w:r w:rsidRPr="00E42EF9">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E42EF9">
        <w:rPr>
          <w:rFonts w:ascii="Times New Roman" w:eastAsia="Times New Roman" w:hAnsi="Times New Roman" w:cs="Times New Roman"/>
          <w:i/>
          <w:iCs/>
          <w:noProof/>
        </w:rPr>
        <w:t>Methods Ecol. Evo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w:t>
      </w:r>
      <w:r w:rsidRPr="00E42EF9">
        <w:rPr>
          <w:rFonts w:ascii="Times New Roman" w:eastAsia="Times New Roman" w:hAnsi="Times New Roman" w:cs="Times New Roman"/>
          <w:noProof/>
        </w:rPr>
        <w:t xml:space="preserve"> 253–262 (2010).</w:t>
      </w:r>
    </w:p>
    <w:p w14:paraId="1073B7C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6.</w:t>
      </w:r>
      <w:r w:rsidRPr="00E42EF9">
        <w:rPr>
          <w:rFonts w:ascii="Times New Roman" w:eastAsia="Times New Roman" w:hAnsi="Times New Roman" w:cs="Times New Roman"/>
          <w:noProof/>
        </w:rPr>
        <w:tab/>
        <w:t xml:space="preserve">Gilpin, M. E. &amp; Ayala, F. J. Global Models of Growth and Competition. </w:t>
      </w:r>
      <w:r w:rsidRPr="00E42EF9">
        <w:rPr>
          <w:rFonts w:ascii="Times New Roman" w:eastAsia="Times New Roman" w:hAnsi="Times New Roman" w:cs="Times New Roman"/>
          <w:i/>
          <w:iCs/>
          <w:noProof/>
        </w:rPr>
        <w:t>Proc. Natl. Acad. Sci. U. S. A.</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70,</w:t>
      </w:r>
      <w:r w:rsidRPr="00E42EF9">
        <w:rPr>
          <w:rFonts w:ascii="Times New Roman" w:eastAsia="Times New Roman" w:hAnsi="Times New Roman" w:cs="Times New Roman"/>
          <w:noProof/>
        </w:rPr>
        <w:t xml:space="preserve"> 3590–3593 (1973).</w:t>
      </w:r>
    </w:p>
    <w:p w14:paraId="425DBA69" w14:textId="77777777" w:rsidR="00E42EF9" w:rsidRPr="00E42EF9" w:rsidRDefault="00E42EF9" w:rsidP="00E42EF9">
      <w:pPr>
        <w:widowControl w:val="0"/>
        <w:autoSpaceDE w:val="0"/>
        <w:autoSpaceDN w:val="0"/>
        <w:adjustRightInd w:val="0"/>
        <w:spacing w:before="100" w:after="100"/>
        <w:ind w:left="640" w:hanging="640"/>
        <w:rPr>
          <w:rFonts w:ascii="Times New Roman" w:hAnsi="Times New Roman" w:cs="Times New Roman"/>
          <w:noProof/>
        </w:rPr>
      </w:pPr>
      <w:r w:rsidRPr="00E42EF9">
        <w:rPr>
          <w:rFonts w:ascii="Times New Roman" w:eastAsia="Times New Roman" w:hAnsi="Times New Roman" w:cs="Times New Roman"/>
          <w:noProof/>
        </w:rPr>
        <w:t>37.</w:t>
      </w:r>
      <w:r w:rsidRPr="00E42EF9">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E42EF9">
        <w:rPr>
          <w:rFonts w:ascii="Times New Roman" w:eastAsia="Times New Roman" w:hAnsi="Times New Roman" w:cs="Times New Roman"/>
          <w:i/>
          <w:iCs/>
          <w:noProof/>
        </w:rPr>
        <w:t>Quetelet</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113–121 (1838).</w:t>
      </w:r>
    </w:p>
    <w:p w14:paraId="4E9E953A" w14:textId="19F6C797" w:rsidR="00750BAE" w:rsidRPr="000A28AB" w:rsidRDefault="00750BAE" w:rsidP="00E42EF9">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77777777" w:rsidR="007A7F01" w:rsidRPr="000A28AB" w:rsidRDefault="00750BAE">
      <w:pPr>
        <w:pStyle w:val="Heading2"/>
      </w:pPr>
      <w:r w:rsidRPr="000A28AB">
        <w:t>Supporting text 1</w:t>
      </w:r>
      <w:r w:rsidR="007A7F01" w:rsidRPr="000A28AB">
        <w:t>: Monoculture model</w:t>
      </w:r>
    </w:p>
    <w:p w14:paraId="664E4CEB" w14:textId="771C15CB" w:rsidR="007A7F01" w:rsidRPr="000A28AB" w:rsidRDefault="007A7F01" w:rsidP="003329F0">
      <w:r w:rsidRPr="000A28AB">
        <w:t>We derive our growth models from a resource consumption perspective</w:t>
      </w:r>
      <w:r w:rsidRPr="000A28AB">
        <w:fldChar w:fldCharType="begin" w:fldLock="1"/>
      </w:r>
      <w:r w:rsidR="003329F0">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lt;sup&gt;30,31&lt;/sup&gt;" }, "properties" : { "noteIndex" : 0 }, "schema" : "https://github.com/citation-style-language/schema/raw/master/csl-citation.json" }</w:instrText>
      </w:r>
      <w:r w:rsidRPr="000A28AB">
        <w:fldChar w:fldCharType="separate"/>
      </w:r>
      <w:r w:rsidR="003329F0" w:rsidRPr="003329F0">
        <w:rPr>
          <w:noProof/>
          <w:vertAlign w:val="superscript"/>
        </w:rPr>
        <w:t>30,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00865D57">
        <w:t>,</w:t>
      </w:r>
      <w:r w:rsidRPr="000A28AB">
        <w:t xml:space="preserve"> the density of a limiting resource and by </w:t>
      </w:r>
      <m:oMath>
        <m:r>
          <w:rPr>
            <w:rFonts w:ascii="Cambria Math" w:hAnsi="Cambria Math"/>
          </w:rPr>
          <m:t>N</m:t>
        </m:r>
      </m:oMath>
      <w:r w:rsidRPr="000A28AB">
        <w:t xml:space="preserve"> the density of the population cells, both in total mass per unit of volume. </w:t>
      </w:r>
    </w:p>
    <w:p w14:paraId="64E9B108" w14:textId="77777777" w:rsidR="007A7F01" w:rsidRPr="000A28AB" w:rsidRDefault="007A7F01" w:rsidP="00550FF4">
      <w:r w:rsidRPr="000A28AB">
        <w:t xml:space="preserve">We assume that the culture is well-mixed and homogeneous and that the resource is depleted by the growing 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rat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77777777" w:rsidR="00550FF4" w:rsidRPr="000A28AB" w:rsidRDefault="00776FFC"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550FF4" w:rsidRPr="000A28AB">
              <w:t>,</w:t>
            </w:r>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776FFC"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77777777" w:rsidR="007A7F01" w:rsidRPr="000A28AB" w:rsidRDefault="00776FFC"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w:r w:rsidR="00550FF4" w:rsidRPr="000A28AB">
              <w:t>.</w:t>
            </w:r>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6C72F994" w:rsidR="007A7F01" w:rsidRPr="000A28AB" w:rsidRDefault="007A7F01" w:rsidP="003329F0">
      <w:r w:rsidRPr="000A28AB">
        <w:t xml:space="preserve">To solve this system, we use a conservation law approach by setting </w:t>
      </w:r>
      <m:oMath>
        <m:r>
          <w:rPr>
            <w:rFonts w:ascii="Cambria Math" w:hAnsi="Cambria Math"/>
          </w:rPr>
          <m:t>M=μR+Y</m:t>
        </m:r>
      </m:oMath>
      <w:r w:rsidRPr="000A28AB">
        <w:fldChar w:fldCharType="begin" w:fldLock="1"/>
      </w:r>
      <w:r w:rsidR="003329F0">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rsidRPr="000A28AB">
        <w:fldChar w:fldCharType="separate"/>
      </w:r>
      <w:r w:rsidR="003329F0" w:rsidRPr="003329F0">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7CC1755E" w14:textId="77777777" w:rsidR="007A7F01" w:rsidRPr="000A28AB" w:rsidRDefault="00776FFC">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77777777" w:rsidR="007A7F01" w:rsidRPr="000A28AB" w:rsidRDefault="007A7F01" w:rsidP="00ED69AB">
      <w:pPr>
        <w:ind w:firstLine="0"/>
      </w:pPr>
      <w:r w:rsidRPr="000A28AB">
        <w:t xml:space="preserve">and so we can substitute </w:t>
      </w:r>
      <m:oMath>
        <m:r>
          <w:rPr>
            <w:rFonts w:ascii="Cambria Math" w:hAnsi="Cambria Math"/>
          </w:rPr>
          <m:t>μR=M-Y</m:t>
        </m:r>
      </m:oMath>
      <w:r w:rsidRPr="000A28AB">
        <w:t xml:space="preserve"> in eq. A</w:t>
      </w:r>
      <w:r w:rsidR="00ED69AB" w:rsidRPr="000A28AB">
        <w:t>2</w:t>
      </w:r>
      <w:r w:rsidRPr="000A28AB">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776FF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5A5037">
      <w:r w:rsidRPr="000A28AB">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776FF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7B29896D" w:rsidR="007A7F01" w:rsidRPr="000A28AB" w:rsidRDefault="007A7F01" w:rsidP="003329F0">
      <w:pPr>
        <w:ind w:firstLine="0"/>
      </w:pPr>
      <w:r w:rsidRPr="000A28AB">
        <w:t>which is the Richards differential equation</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3329F0" w:rsidRPr="003329F0">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A57DA4" w:rsidRPr="000A28AB">
        <w:t xml:space="preserve">: to the best of our knowledge this the first derivation of the Richards differential equation from a resource consumption </w:t>
      </w:r>
      <w:r w:rsidR="00E01FFC" w:rsidRPr="000A28AB">
        <w:t>perspective.</w:t>
      </w:r>
      <w:r w:rsidRPr="000A28AB">
        <w:t xml:space="preserve"> </w:t>
      </w:r>
    </w:p>
    <w:p w14:paraId="0EB89294" w14:textId="77777777"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0A28AB">
        <w:t>:</w:t>
      </w:r>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5AD5180F"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depend on </w:t>
      </w:r>
      <m:oMath>
        <m:r>
          <w:rPr>
            <w:rFonts w:ascii="Cambria Math" w:hAnsi="Cambria Math"/>
          </w:rPr>
          <m:t>t</m:t>
        </m:r>
      </m:oMath>
      <w:r w:rsidRPr="000A28AB">
        <w:t>). To include a lag phase,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xml:space="preserve">, which makes the equation non-autonomous (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776FF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6442CC64" w14:textId="374286BE" w:rsidR="00D8570D" w:rsidRPr="000A28AB" w:rsidRDefault="007A7F01" w:rsidP="003329F0">
      <w:r w:rsidRPr="000A28AB">
        <w:t xml:space="preserve">Baranyi and Roberts suggested a Michaelis-Menten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w:t>
      </w:r>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3329F0" w:rsidRPr="003329F0">
        <w:rPr>
          <w:noProof/>
          <w:vertAlign w:val="superscript"/>
        </w:rPr>
        <w:t>34</w:t>
      </w:r>
      <w:r w:rsidRPr="000A28AB">
        <w:fldChar w:fldCharType="end"/>
      </w:r>
      <w:r w:rsidRPr="000A28AB">
        <w:t xml:space="preserve">, 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77777777" w:rsidR="006711F5" w:rsidRPr="000A28AB" w:rsidRDefault="00D8570D" w:rsidP="003012BF">
      <w:pPr>
        <w:ind w:firstLine="0"/>
      </w:pPr>
      <w:r w:rsidRPr="000A28AB">
        <w:t xml:space="preserve">Therefore, integrating </w:t>
      </w:r>
      <w:r w:rsidR="007A7F01" w:rsidRPr="000A28AB">
        <w:t xml:space="preserve">eq. A5 produces eq. 2 in the main text. </w:t>
      </w:r>
    </w:p>
    <w:p w14:paraId="0EE2DABE" w14:textId="3B8C455A" w:rsidR="006711F5" w:rsidRPr="000A28AB" w:rsidRDefault="006711F5" w:rsidP="007942A2">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1BDDBBD8" w:rsidR="00257358" w:rsidRPr="000A28AB" w:rsidRDefault="00257358" w:rsidP="003329F0">
      <w:r w:rsidRPr="000A28AB">
        <w:t>We use six forms of the Baranyi-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r w:rsidRPr="000A28AB">
        <w:fldChar w:fldCharType="begin"/>
      </w:r>
      <w:r w:rsidRPr="000A28AB">
        <w:instrText xml:space="preserve"> REF _Ref453681093 \h </w:instrText>
      </w:r>
      <w:r w:rsidR="000A28AB">
        <w:instrText xml:space="preserve"> \* MERGEFORMAT </w:instrText>
      </w:r>
      <w:r w:rsidRPr="000A28AB">
        <w:fldChar w:fldCharType="separate"/>
      </w:r>
      <w:r w:rsidR="00796A41">
        <w:rPr>
          <w:b/>
          <w:bCs/>
        </w:rPr>
        <w:t>Error! Reference source not found.</w:t>
      </w:r>
      <w:r w:rsidRPr="000A28AB">
        <w:fldChar w:fldCharType="end"/>
      </w:r>
      <w:r w:rsidRPr="000A28AB">
        <w:t xml:space="preserve">). The full model is described by eq. 2 and has six parameters. A five parameter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w:t>
      </w:r>
      <w:r w:rsidRPr="000A28AB">
        <w:lastRenderedPageBreak/>
        <w:t>Another five 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0A28AB">
        <w:fldChar w:fldCharType="separate"/>
      </w:r>
      <w:r w:rsidR="003329F0" w:rsidRPr="003329F0">
        <w:rPr>
          <w:noProof/>
          <w:vertAlign w:val="superscript"/>
        </w:rPr>
        <w:t>34,35</w:t>
      </w:r>
      <w:r w:rsidRPr="000A28AB">
        <w:fldChar w:fldCharType="end"/>
      </w:r>
      <w:r w:rsidRPr="000A28AB">
        <w:t xml:space="preserve">. A four 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3329F0" w:rsidRPr="003329F0">
        <w:rPr>
          <w:noProof/>
          <w:vertAlign w:val="superscript"/>
        </w:rPr>
        <w:t>34</w:t>
      </w:r>
      <w:r w:rsidRPr="000A28AB">
        <w:fldChar w:fldCharType="end"/>
      </w:r>
      <w:r w:rsidRPr="000A28AB">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3329F0" w:rsidRPr="003329F0">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3329F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0A28AB">
        <w:fldChar w:fldCharType="separate"/>
      </w:r>
      <w:r w:rsidR="003329F0" w:rsidRPr="003329F0">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77777777" w:rsidR="007A7F01" w:rsidRPr="000A28AB" w:rsidRDefault="00750BAE">
      <w:pPr>
        <w:pStyle w:val="Heading2"/>
      </w:pPr>
      <w:bookmarkStart w:id="8" w:name="_Ref439853477"/>
      <w:r w:rsidRPr="000A28AB">
        <w:t>Supporting text 2</w:t>
      </w:r>
      <w:r w:rsidR="007A7F01" w:rsidRPr="000A28AB">
        <w:t>: Mixed culture model</w:t>
      </w:r>
      <w:bookmarkEnd w:id="8"/>
    </w:p>
    <w:p w14:paraId="7B1508AB" w14:textId="77777777" w:rsidR="007A7F01" w:rsidRPr="000A28AB" w:rsidRDefault="007A7F01" w:rsidP="00ED69AB">
      <w:r w:rsidRPr="000A28AB">
        <w:t>We now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776FF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0A28AB" w:rsidRDefault="007A7F01">
            <w:pPr>
              <w:jc w:val="right"/>
              <w:rPr>
                <w:i/>
                <w:iCs/>
              </w:rPr>
            </w:pPr>
            <w:r w:rsidRPr="000A28AB">
              <w:rPr>
                <w:i/>
                <w:iCs/>
              </w:rPr>
              <w:t>[B1a]</w:t>
            </w:r>
          </w:p>
          <w:p w14:paraId="3A27D326" w14:textId="77777777" w:rsidR="007A7F01" w:rsidRPr="000A28AB" w:rsidRDefault="007A7F01">
            <w:pPr>
              <w:jc w:val="right"/>
              <w:rPr>
                <w:i/>
                <w:iCs/>
              </w:rPr>
            </w:pPr>
            <w:r w:rsidRPr="000A28AB">
              <w:rPr>
                <w:i/>
                <w:iCs/>
              </w:rPr>
              <w:t>[B1b]</w:t>
            </w:r>
          </w:p>
          <w:p w14:paraId="24DC33B2" w14:textId="77777777" w:rsidR="007A7F01" w:rsidRPr="000A28AB" w:rsidRDefault="007A7F01">
            <w:pPr>
              <w:jc w:val="right"/>
              <w:rPr>
                <w:i/>
                <w:iCs/>
              </w:rPr>
            </w:pPr>
            <w:r w:rsidRPr="000A28AB">
              <w:rPr>
                <w:i/>
                <w:iCs/>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r w:rsidRPr="000A28AB">
        <w:rPr>
          <w:i/>
          <w:iCs/>
        </w:rPr>
        <w:t>i</w:t>
      </w:r>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776FF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0A28AB" w:rsidRDefault="007A7F01">
            <w:pPr>
              <w:jc w:val="right"/>
              <w:rPr>
                <w:i/>
                <w:iCs/>
              </w:rPr>
            </w:pPr>
            <w:r w:rsidRPr="000A28AB">
              <w:rPr>
                <w:i/>
                <w:iCs/>
              </w:rPr>
              <w:t>[B2a]</w:t>
            </w:r>
          </w:p>
          <w:p w14:paraId="35558C86" w14:textId="77777777" w:rsidR="007A7F01" w:rsidRPr="000A28AB" w:rsidRDefault="007A7F01">
            <w:pPr>
              <w:jc w:val="right"/>
              <w:rPr>
                <w:i/>
                <w:iCs/>
              </w:rPr>
            </w:pPr>
            <w:r w:rsidRPr="000A28AB">
              <w:rPr>
                <w:i/>
                <w:iCs/>
              </w:rPr>
              <w:t>[B2b]</w:t>
            </w:r>
          </w:p>
        </w:tc>
      </w:tr>
    </w:tbl>
    <w:p w14:paraId="52B6473C" w14:textId="77777777" w:rsidR="007A7F01" w:rsidRPr="000A28AB" w:rsidRDefault="007A7F01" w:rsidP="00C6622A">
      <w:pPr>
        <w:tabs>
          <w:tab w:val="left" w:pos="1803"/>
          <w:tab w:val="center" w:pos="4153"/>
        </w:tabs>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RDefault="007A7F01" w:rsidP="005A5037">
      <w:pPr>
        <w:tabs>
          <w:tab w:val="left" w:pos="1803"/>
          <w:tab w:val="center" w:pos="4153"/>
        </w:tabs>
      </w:pPr>
      <w:r w:rsidRPr="000A28AB">
        <w:t>We get a similar result if each strain is limited by a different resource that both strains consume:</w:t>
      </w:r>
    </w:p>
    <w:p w14:paraId="2C19DDCD" w14:textId="77777777" w:rsidR="007A7F01" w:rsidRPr="000A28AB" w:rsidRDefault="007A7F01">
      <w:pPr>
        <w:tabs>
          <w:tab w:val="left" w:pos="1803"/>
          <w:tab w:val="center" w:pos="4153"/>
        </w:tabs>
      </w:pPr>
      <w:r w:rsidRPr="000A28AB">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77777777" w:rsidR="007A7F01" w:rsidRPr="000A28AB" w:rsidRDefault="00776FF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0A28AB" w:rsidRDefault="007A7F01">
            <w:pPr>
              <w:jc w:val="right"/>
              <w:rPr>
                <w:i/>
                <w:iCs/>
              </w:rPr>
            </w:pPr>
            <w:r w:rsidRPr="000A28AB">
              <w:rPr>
                <w:i/>
                <w:iCs/>
              </w:rPr>
              <w:t>[B3a]</w:t>
            </w:r>
          </w:p>
          <w:p w14:paraId="400F0B34" w14:textId="77777777" w:rsidR="007A7F01" w:rsidRPr="000A28AB" w:rsidRDefault="007A7F01">
            <w:pPr>
              <w:jc w:val="right"/>
              <w:rPr>
                <w:i/>
                <w:iCs/>
              </w:rPr>
            </w:pPr>
            <w:r w:rsidRPr="000A28AB">
              <w:rPr>
                <w:i/>
                <w:iCs/>
              </w:rPr>
              <w:t>[B3b]</w:t>
            </w:r>
          </w:p>
          <w:p w14:paraId="1C2DA814" w14:textId="77777777" w:rsidR="007A7F01" w:rsidRPr="000A28AB" w:rsidRDefault="007A7F01">
            <w:pPr>
              <w:jc w:val="right"/>
              <w:rPr>
                <w:i/>
                <w:iCs/>
              </w:rPr>
            </w:pPr>
            <w:r w:rsidRPr="000A28AB">
              <w:rPr>
                <w:i/>
                <w:iCs/>
              </w:rPr>
              <w:t>[B3c]</w:t>
            </w:r>
          </w:p>
          <w:p w14:paraId="1E95C71B" w14:textId="77777777" w:rsidR="007A7F01" w:rsidRPr="000A28AB" w:rsidRDefault="007A7F01">
            <w:pPr>
              <w:jc w:val="right"/>
              <w:rPr>
                <w:i/>
                <w:iCs/>
              </w:rPr>
            </w:pPr>
            <w:r w:rsidRPr="000A28AB">
              <w:rPr>
                <w:i/>
                <w:iCs/>
              </w:rPr>
              <w:t>[B3d]</w:t>
            </w:r>
          </w:p>
        </w:tc>
      </w:tr>
    </w:tbl>
    <w:p w14:paraId="0166B204" w14:textId="77777777" w:rsidR="007A7F01" w:rsidRPr="000A28AB" w:rsidRDefault="007A7F01">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rsidRPr="000A28AB">
        <w:t>.</w:t>
      </w:r>
    </w:p>
    <w:p w14:paraId="5BC802EB" w14:textId="77777777" w:rsidR="007A7F01" w:rsidRPr="000A28AB" w:rsidRDefault="007A7F01">
      <w:pPr>
        <w:tabs>
          <w:tab w:val="left" w:pos="1803"/>
          <w:tab w:val="center" w:pos="4153"/>
        </w:tabs>
      </w:pPr>
      <w:r w:rsidRPr="000A28AB">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77777777" w:rsidR="007A7F01" w:rsidRPr="000A28AB" w:rsidRDefault="00776FF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0A28AB" w:rsidRDefault="007A7F01">
            <w:pPr>
              <w:jc w:val="right"/>
              <w:rPr>
                <w:i/>
                <w:iCs/>
              </w:rPr>
            </w:pPr>
            <w:r w:rsidRPr="000A28AB">
              <w:rPr>
                <w:i/>
                <w:iCs/>
              </w:rPr>
              <w:t>[B4a]</w:t>
            </w:r>
          </w:p>
          <w:p w14:paraId="344A8D50" w14:textId="77777777" w:rsidR="007A7F01" w:rsidRPr="000A28AB" w:rsidRDefault="007A7F01">
            <w:pPr>
              <w:jc w:val="right"/>
              <w:rPr>
                <w:i/>
                <w:iCs/>
              </w:rPr>
            </w:pPr>
            <w:r w:rsidRPr="000A28AB">
              <w:rPr>
                <w:i/>
                <w:iCs/>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77777777" w:rsidR="007A7F01" w:rsidRPr="000A28AB" w:rsidRDefault="007A7F01">
      <w:pPr>
        <w:pStyle w:val="Caption"/>
        <w:jc w:val="center"/>
        <w:rPr>
          <w:b w:val="0"/>
          <w:bCs w:val="0"/>
          <w:color w:val="auto"/>
        </w:rPr>
      </w:pPr>
      <w:bookmarkStart w:id="9"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9"/>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 taken using a Nikon Eclipe Ti microscope.</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1289886"/>
                    </a:xfrm>
                    <a:prstGeom prst="rect">
                      <a:avLst/>
                    </a:prstGeom>
                  </pic:spPr>
                </pic:pic>
              </a:graphicData>
            </a:graphic>
          </wp:inline>
        </w:drawing>
      </w:r>
    </w:p>
    <w:p w14:paraId="57662809" w14:textId="247C1E18" w:rsidR="00624088" w:rsidRPr="000A28AB" w:rsidRDefault="00624088" w:rsidP="00265875">
      <w:pPr>
        <w:pStyle w:val="Caption"/>
        <w:jc w:val="center"/>
        <w:rPr>
          <w:b w:val="0"/>
          <w:bCs w:val="0"/>
          <w:color w:val="auto"/>
        </w:rPr>
      </w:pPr>
      <w:bookmarkStart w:id="10" w:name="_Ref453761140"/>
      <w:bookmarkStart w:id="11"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10"/>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he Baranyi-Roberts model and five nested models defined by fixing one or two parameters. See Supporting text 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1"/>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58F5BBF6" w:rsidR="004D0B6C" w:rsidRPr="000A28AB" w:rsidRDefault="004D0B6C" w:rsidP="004D0B6C">
      <w:pPr>
        <w:pStyle w:val="Caption"/>
        <w:jc w:val="center"/>
        <w:rPr>
          <w:b w:val="0"/>
          <w:bCs w:val="0"/>
          <w:color w:val="auto"/>
        </w:rPr>
      </w:pPr>
      <w:bookmarkStart w:id="12"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12"/>
      <w:r w:rsidRPr="000A28AB">
        <w:rPr>
          <w:color w:val="auto"/>
        </w:rPr>
        <w:t>. Mixed culture growth predictions with confidence intervals.</w:t>
      </w:r>
      <w:r w:rsidRPr="000A28AB">
        <w:rPr>
          <w:b w:val="0"/>
          <w:bCs w:val="0"/>
          <w:color w:val="auto"/>
        </w:rPr>
        <w:t xml:space="preserve"> The green and red lines correspond to the dashed green and red lines 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776FFC"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776FFC"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776FFC"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776FFC"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776FFC"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69FCE05F" w:rsidR="00265875" w:rsidRPr="000A28AB" w:rsidRDefault="00265875" w:rsidP="003329F0">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3</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776FFC"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66047044" w:rsidR="00265875" w:rsidRPr="000A28AB" w:rsidRDefault="00265875" w:rsidP="003329F0">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4</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776FFC"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776FFC"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1D581B3B" w:rsidR="00265875" w:rsidRPr="000A28AB" w:rsidRDefault="00265875" w:rsidP="003329F0">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7</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13"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13"/>
      <w:r w:rsidRPr="000A28AB">
        <w:rPr>
          <w:color w:val="auto"/>
        </w:rPr>
        <w:t>. Growth models.</w:t>
      </w:r>
      <w:r w:rsidRPr="000A28AB">
        <w:rPr>
          <w:b w:val="0"/>
          <w:bCs w:val="0"/>
          <w:color w:val="auto"/>
        </w:rPr>
        <w:t xml:space="preserve"> The table lists the growth models used for fitting growth curve data. All models are defined by eqs.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RDefault="00265875" w:rsidP="00265875"/>
    <w:p w14:paraId="4239645D" w14:textId="77777777" w:rsidR="00750BAE" w:rsidRPr="000A28AB"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776FFC"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12CB8D22"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w:t>
            </w:r>
            <w:r w:rsidR="008F71E3">
              <w:rPr>
                <w:sz w:val="18"/>
                <w:szCs w:val="18"/>
              </w:rPr>
              <w:t>27</w:t>
            </w:r>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776FFC"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14"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14"/>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0A28AB">
        <w:rPr>
          <w:b w:val="0"/>
          <w:bCs w:val="0"/>
          <w:color w:val="auto"/>
        </w:rPr>
        <w:t>* denotes fixed parameters; - denotes invalid parameter values.</w:t>
      </w:r>
    </w:p>
    <w:sectPr w:rsidR="007A7F01" w:rsidRPr="00265875" w:rsidSect="00976B4B">
      <w:headerReference w:type="even" r:id="rId23"/>
      <w:headerReference w:type="default" r:id="rId24"/>
      <w:footerReference w:type="even" r:id="rId25"/>
      <w:footerReference w:type="default" r:id="rId26"/>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F5EC71" w14:textId="77777777" w:rsidR="00776FFC" w:rsidRDefault="00776FFC">
      <w:pPr>
        <w:spacing w:line="240" w:lineRule="auto"/>
      </w:pPr>
      <w:r>
        <w:separator/>
      </w:r>
    </w:p>
  </w:endnote>
  <w:endnote w:type="continuationSeparator" w:id="0">
    <w:p w14:paraId="71226391" w14:textId="77777777" w:rsidR="00776FFC" w:rsidRDefault="00776F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99718F" w:rsidRDefault="0099718F">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99718F" w:rsidRDefault="0099718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EndPr/>
    <w:sdtContent>
      <w:p w14:paraId="7B53EAA1" w14:textId="77777777" w:rsidR="0099718F" w:rsidRDefault="0099718F" w:rsidP="00B57EC6">
        <w:pPr>
          <w:pStyle w:val="Footer"/>
          <w:jc w:val="center"/>
        </w:pPr>
        <w:r>
          <w:fldChar w:fldCharType="begin"/>
        </w:r>
        <w:r w:rsidRPr="00E95165">
          <w:instrText xml:space="preserve"> PAGE   \* MERGEFORMAT </w:instrText>
        </w:r>
        <w:r>
          <w:fldChar w:fldCharType="separate"/>
        </w:r>
        <w:r w:rsidR="00796A41">
          <w:rPr>
            <w:noProof/>
          </w:rPr>
          <w:t>5</w:t>
        </w:r>
        <w:r>
          <w:rPr>
            <w:noProof/>
          </w:rPr>
          <w:fldChar w:fldCharType="end"/>
        </w:r>
      </w:p>
    </w:sdtContent>
  </w:sdt>
  <w:p w14:paraId="5D5D09E3" w14:textId="77777777" w:rsidR="0099718F" w:rsidRDefault="0099718F"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22A80F" w14:textId="77777777" w:rsidR="00776FFC" w:rsidRDefault="00776FFC">
      <w:pPr>
        <w:spacing w:line="240" w:lineRule="auto"/>
      </w:pPr>
      <w:r>
        <w:separator/>
      </w:r>
    </w:p>
  </w:footnote>
  <w:footnote w:type="continuationSeparator" w:id="0">
    <w:p w14:paraId="18C3C050" w14:textId="77777777" w:rsidR="00776FFC" w:rsidRDefault="00776FF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99718F" w:rsidRDefault="0099718F"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99718F" w:rsidRDefault="0099718F"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activeWritingStyle w:appName="MSWord" w:lang="en-US" w:vendorID="64" w:dllVersion="131078"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921F7"/>
    <w:rsid w:val="0009656D"/>
    <w:rsid w:val="000977EB"/>
    <w:rsid w:val="000A1EB7"/>
    <w:rsid w:val="000A28AB"/>
    <w:rsid w:val="000B681E"/>
    <w:rsid w:val="000C39C8"/>
    <w:rsid w:val="000D44AC"/>
    <w:rsid w:val="000E17FE"/>
    <w:rsid w:val="000E7382"/>
    <w:rsid w:val="001070E4"/>
    <w:rsid w:val="001076CD"/>
    <w:rsid w:val="00117D73"/>
    <w:rsid w:val="00141D97"/>
    <w:rsid w:val="00170A76"/>
    <w:rsid w:val="00186EFA"/>
    <w:rsid w:val="00190322"/>
    <w:rsid w:val="001A10C0"/>
    <w:rsid w:val="001C30FF"/>
    <w:rsid w:val="001E4CA3"/>
    <w:rsid w:val="001F105D"/>
    <w:rsid w:val="001F3A92"/>
    <w:rsid w:val="00205988"/>
    <w:rsid w:val="00255A7A"/>
    <w:rsid w:val="00257358"/>
    <w:rsid w:val="00265875"/>
    <w:rsid w:val="00285E7E"/>
    <w:rsid w:val="002A6C92"/>
    <w:rsid w:val="002B1F9F"/>
    <w:rsid w:val="002C46C3"/>
    <w:rsid w:val="002D0E2B"/>
    <w:rsid w:val="003012BF"/>
    <w:rsid w:val="003014FE"/>
    <w:rsid w:val="00305BBC"/>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E1C42"/>
    <w:rsid w:val="003F085B"/>
    <w:rsid w:val="004152F9"/>
    <w:rsid w:val="0042296D"/>
    <w:rsid w:val="004243B0"/>
    <w:rsid w:val="00455E48"/>
    <w:rsid w:val="00463079"/>
    <w:rsid w:val="0046417D"/>
    <w:rsid w:val="00467CEB"/>
    <w:rsid w:val="00481B1E"/>
    <w:rsid w:val="0048225D"/>
    <w:rsid w:val="00491405"/>
    <w:rsid w:val="00492BCB"/>
    <w:rsid w:val="00494843"/>
    <w:rsid w:val="00494E7D"/>
    <w:rsid w:val="004A703D"/>
    <w:rsid w:val="004B65CB"/>
    <w:rsid w:val="004C0744"/>
    <w:rsid w:val="004D0490"/>
    <w:rsid w:val="004D0B6C"/>
    <w:rsid w:val="004D52E6"/>
    <w:rsid w:val="004E2B16"/>
    <w:rsid w:val="004F0742"/>
    <w:rsid w:val="004F5215"/>
    <w:rsid w:val="005052CD"/>
    <w:rsid w:val="00510F80"/>
    <w:rsid w:val="00511F7D"/>
    <w:rsid w:val="00515701"/>
    <w:rsid w:val="00517B55"/>
    <w:rsid w:val="00525B18"/>
    <w:rsid w:val="00530425"/>
    <w:rsid w:val="00532013"/>
    <w:rsid w:val="005330F3"/>
    <w:rsid w:val="00535F97"/>
    <w:rsid w:val="00537318"/>
    <w:rsid w:val="00550FF4"/>
    <w:rsid w:val="0055179E"/>
    <w:rsid w:val="00554307"/>
    <w:rsid w:val="005573D2"/>
    <w:rsid w:val="00581780"/>
    <w:rsid w:val="00587A68"/>
    <w:rsid w:val="00593412"/>
    <w:rsid w:val="00594922"/>
    <w:rsid w:val="005A5037"/>
    <w:rsid w:val="005D2172"/>
    <w:rsid w:val="005E3BFE"/>
    <w:rsid w:val="005E5D76"/>
    <w:rsid w:val="00607805"/>
    <w:rsid w:val="006160C6"/>
    <w:rsid w:val="00617C36"/>
    <w:rsid w:val="00622BE6"/>
    <w:rsid w:val="00624088"/>
    <w:rsid w:val="006351EF"/>
    <w:rsid w:val="006358EB"/>
    <w:rsid w:val="0064719A"/>
    <w:rsid w:val="006508E8"/>
    <w:rsid w:val="00651E9E"/>
    <w:rsid w:val="006711F5"/>
    <w:rsid w:val="006748EC"/>
    <w:rsid w:val="006A4E61"/>
    <w:rsid w:val="006C2E6A"/>
    <w:rsid w:val="006C449D"/>
    <w:rsid w:val="006D69EC"/>
    <w:rsid w:val="006D6E0A"/>
    <w:rsid w:val="006F015A"/>
    <w:rsid w:val="006F2214"/>
    <w:rsid w:val="0071131C"/>
    <w:rsid w:val="00732575"/>
    <w:rsid w:val="00745FCB"/>
    <w:rsid w:val="00750BAE"/>
    <w:rsid w:val="00756174"/>
    <w:rsid w:val="00761DAD"/>
    <w:rsid w:val="00773A2B"/>
    <w:rsid w:val="007755AA"/>
    <w:rsid w:val="00776625"/>
    <w:rsid w:val="00776FFC"/>
    <w:rsid w:val="0077736C"/>
    <w:rsid w:val="00781B9D"/>
    <w:rsid w:val="007942A2"/>
    <w:rsid w:val="00796A41"/>
    <w:rsid w:val="007A13C0"/>
    <w:rsid w:val="007A65C0"/>
    <w:rsid w:val="007A7F01"/>
    <w:rsid w:val="007B5B39"/>
    <w:rsid w:val="007C6B81"/>
    <w:rsid w:val="007D540E"/>
    <w:rsid w:val="007F30A2"/>
    <w:rsid w:val="007F5051"/>
    <w:rsid w:val="008064CB"/>
    <w:rsid w:val="008135D3"/>
    <w:rsid w:val="008179CB"/>
    <w:rsid w:val="008210BE"/>
    <w:rsid w:val="00837953"/>
    <w:rsid w:val="0084715D"/>
    <w:rsid w:val="0086305A"/>
    <w:rsid w:val="00865D57"/>
    <w:rsid w:val="0087021D"/>
    <w:rsid w:val="00884A9C"/>
    <w:rsid w:val="00890AB5"/>
    <w:rsid w:val="00894141"/>
    <w:rsid w:val="008952F3"/>
    <w:rsid w:val="008A27DB"/>
    <w:rsid w:val="008A7779"/>
    <w:rsid w:val="008B0B1E"/>
    <w:rsid w:val="008B37BA"/>
    <w:rsid w:val="008D7256"/>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614B"/>
    <w:rsid w:val="009C170C"/>
    <w:rsid w:val="009D1A86"/>
    <w:rsid w:val="009D3C63"/>
    <w:rsid w:val="009D7074"/>
    <w:rsid w:val="009E70D1"/>
    <w:rsid w:val="00A21CE6"/>
    <w:rsid w:val="00A32E42"/>
    <w:rsid w:val="00A5514D"/>
    <w:rsid w:val="00A57DA4"/>
    <w:rsid w:val="00AA046F"/>
    <w:rsid w:val="00AA31CF"/>
    <w:rsid w:val="00AA4D85"/>
    <w:rsid w:val="00AB7E08"/>
    <w:rsid w:val="00AD5609"/>
    <w:rsid w:val="00AE79DE"/>
    <w:rsid w:val="00B02278"/>
    <w:rsid w:val="00B030EA"/>
    <w:rsid w:val="00B23CC8"/>
    <w:rsid w:val="00B376BD"/>
    <w:rsid w:val="00B57EC6"/>
    <w:rsid w:val="00B76C2E"/>
    <w:rsid w:val="00B85306"/>
    <w:rsid w:val="00B86477"/>
    <w:rsid w:val="00B87DFE"/>
    <w:rsid w:val="00B96C01"/>
    <w:rsid w:val="00BA0925"/>
    <w:rsid w:val="00BA0E0D"/>
    <w:rsid w:val="00BD7D88"/>
    <w:rsid w:val="00BF32F1"/>
    <w:rsid w:val="00BF635D"/>
    <w:rsid w:val="00C00885"/>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121CE"/>
    <w:rsid w:val="00D252CE"/>
    <w:rsid w:val="00D309F6"/>
    <w:rsid w:val="00D31FC6"/>
    <w:rsid w:val="00D538FA"/>
    <w:rsid w:val="00D711B2"/>
    <w:rsid w:val="00D8570D"/>
    <w:rsid w:val="00D96F6C"/>
    <w:rsid w:val="00DA33AB"/>
    <w:rsid w:val="00DB709C"/>
    <w:rsid w:val="00DF7C4C"/>
    <w:rsid w:val="00E01FFC"/>
    <w:rsid w:val="00E0314D"/>
    <w:rsid w:val="00E1616E"/>
    <w:rsid w:val="00E42EF9"/>
    <w:rsid w:val="00E43C55"/>
    <w:rsid w:val="00E513BC"/>
    <w:rsid w:val="00E6002D"/>
    <w:rsid w:val="00E64F18"/>
    <w:rsid w:val="00E93C1B"/>
    <w:rsid w:val="00E94B1E"/>
    <w:rsid w:val="00ED0C2C"/>
    <w:rsid w:val="00ED4128"/>
    <w:rsid w:val="00ED69AB"/>
    <w:rsid w:val="00EE7C5F"/>
    <w:rsid w:val="00EF5481"/>
    <w:rsid w:val="00F027FA"/>
    <w:rsid w:val="00F153AD"/>
    <w:rsid w:val="00F15C81"/>
    <w:rsid w:val="00F31589"/>
    <w:rsid w:val="00F43FEB"/>
    <w:rsid w:val="00F56E25"/>
    <w:rsid w:val="00F62E61"/>
    <w:rsid w:val="00F63676"/>
    <w:rsid w:val="00F7332A"/>
    <w:rsid w:val="00F92C1D"/>
    <w:rsid w:val="00FA03CE"/>
    <w:rsid w:val="00FA29C5"/>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header" Target="header1.xml"/><Relationship Id="rId24" Type="http://schemas.openxmlformats.org/officeDocument/2006/relationships/header" Target="header2.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curveball.yoavram.com" TargetMode="External"/><Relationship Id="rId14" Type="http://schemas.openxmlformats.org/officeDocument/2006/relationships/hyperlink" Target="https://figshare.com/s/b08c6b975779e03ec48e" TargetMode="External"/><Relationship Id="rId15" Type="http://schemas.openxmlformats.org/officeDocument/2006/relationships/hyperlink" Target="https://github.com/yoavram/curveball" TargetMode="External"/><Relationship Id="rId16" Type="http://schemas.openxmlformats.org/officeDocument/2006/relationships/hyperlink" Target="http://curveball.yoavram.com" TargetMode="External"/><Relationship Id="rId17" Type="http://schemas.openxmlformats.org/officeDocument/2006/relationships/hyperlink" Target="https://curveball.netlify.com" TargetMode="External"/><Relationship Id="rId18" Type="http://schemas.openxmlformats.org/officeDocument/2006/relationships/hyperlink" Target="https://github.com/yoavram/curveball_ms" TargetMode="External"/><Relationship Id="rId19" Type="http://schemas.openxmlformats.org/officeDocument/2006/relationships/hyperlink" Target="https://dl.dropboxusercontent.com/u/1578682/supp.ipynb"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59AF37D-054F-324F-9489-EE16D586D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2160</Words>
  <Characters>126318</Characters>
  <Application>Microsoft Macintosh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8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cp:lastModifiedBy>
  <cp:revision>3</cp:revision>
  <cp:lastPrinted>2016-08-03T07:24:00Z</cp:lastPrinted>
  <dcterms:created xsi:type="dcterms:W3CDTF">2016-08-03T07:24:00Z</dcterms:created>
  <dcterms:modified xsi:type="dcterms:W3CDTF">2016-08-03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ies>
</file>